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6C55F593"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 xml:space="preserve">Botrytis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2836131C" w14:textId="14B6748F" w:rsidR="00FE699F" w:rsidRPr="00082470" w:rsidRDefault="00082470">
      <w:pPr>
        <w:rPr>
          <w:rFonts w:cstheme="minorHAnsi"/>
        </w:rPr>
      </w:pPr>
      <w:r w:rsidRPr="00082470">
        <w:rPr>
          <w:rFonts w:cstheme="minorHAnsi"/>
        </w:rPr>
        <w:t xml:space="preserve">Little is known about the genetic mechanisms of interaction between </w:t>
      </w:r>
      <w:r w:rsidR="009778C2">
        <w:rPr>
          <w:rFonts w:cstheme="minorHAnsi"/>
        </w:rPr>
        <w:t xml:space="preserve">generalist pathogens and their plant hosts. To elucidate directional interactions which contribute to pathogen virulence, we examined the co-transcriptome of </w:t>
      </w:r>
      <w:r w:rsidR="009778C2" w:rsidRPr="009778C2">
        <w:rPr>
          <w:rFonts w:cstheme="minorHAnsi"/>
          <w:i/>
        </w:rPr>
        <w:t>Botrytis cinerea</w:t>
      </w:r>
      <w:r w:rsidR="009778C2">
        <w:rPr>
          <w:rFonts w:cstheme="minorHAnsi"/>
        </w:rPr>
        <w:t xml:space="preserve"> on </w:t>
      </w:r>
      <w:r w:rsidR="009778C2" w:rsidRPr="009778C2">
        <w:rPr>
          <w:rFonts w:cstheme="minorHAnsi"/>
          <w:i/>
        </w:rPr>
        <w:t>Arabidopsis thaliana</w:t>
      </w:r>
      <w:r w:rsidR="009778C2">
        <w:rPr>
          <w:rFonts w:cstheme="minorHAnsi"/>
        </w:rPr>
        <w:t xml:space="preserve">, across a genotyped and genetically diverse collection of </w:t>
      </w:r>
      <w:commentRangeStart w:id="0"/>
      <w:r w:rsidR="009778C2">
        <w:rPr>
          <w:rFonts w:cstheme="minorHAnsi"/>
        </w:rPr>
        <w:t xml:space="preserve">96 </w:t>
      </w:r>
      <w:commentRangeEnd w:id="0"/>
      <w:r w:rsidR="009778C2">
        <w:rPr>
          <w:rStyle w:val="CommentReference"/>
        </w:rPr>
        <w:commentReference w:id="0"/>
      </w:r>
      <w:r w:rsidR="009778C2" w:rsidRPr="009778C2">
        <w:rPr>
          <w:rFonts w:cstheme="minorHAnsi"/>
          <w:i/>
        </w:rPr>
        <w:t>B. cinerea</w:t>
      </w:r>
      <w:r w:rsidR="009778C2">
        <w:rPr>
          <w:rFonts w:cstheme="minorHAnsi"/>
        </w:rPr>
        <w:t xml:space="preserve"> isolates. We performed genome-wide association (GWA) in Botrytis cinerea for each of NUMBER variable transcript expression profiles in the host, and NUMBER transcripts in the pathogen. We identified mostly trans-eQTL in the pathogen and found eQTL hotspots dispersed across the pathogen genome. These hotspots, and their genetic targets, suggest links to several known and many novel mechanisms of virulence in the plant-pathogen interaction. </w:t>
      </w:r>
      <w:r w:rsidR="001625D3">
        <w:rPr>
          <w:rFonts w:cstheme="minorHAnsi"/>
        </w:rPr>
        <w:t>Genes annotated to these hotspots provide poten</w:t>
      </w:r>
      <w:bookmarkStart w:id="1" w:name="_GoBack"/>
      <w:bookmarkEnd w:id="1"/>
      <w:r w:rsidR="001625D3">
        <w:rPr>
          <w:rFonts w:cstheme="minorHAnsi"/>
        </w:rPr>
        <w:t xml:space="preserve">tial targets for silencing manipulation of the host response by this ubiquitous generalist pathogen. </w:t>
      </w:r>
      <w:r w:rsidR="00FE699F"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6AF0C1D7" w14:textId="77EE4BB5" w:rsidR="00654E06" w:rsidRDefault="00466C6D" w:rsidP="00D05FF6">
      <w:pPr>
        <w:spacing w:line="480" w:lineRule="auto"/>
        <w:ind w:firstLine="720"/>
        <w:rPr>
          <w:rFonts w:cstheme="minorHAnsi"/>
        </w:rPr>
      </w:pPr>
      <w:r>
        <w:rPr>
          <w:rFonts w:cstheme="minorHAnsi"/>
        </w:rPr>
        <w:t xml:space="preserve">Infectious disease is an interaction between host and pathogen, determined by the genetics of both and their interactions. </w:t>
      </w:r>
      <w:r w:rsidR="00245B23" w:rsidRPr="0035605C">
        <w:rPr>
          <w:rFonts w:cstheme="minorHAnsi"/>
        </w:rPr>
        <w:t xml:space="preserve">Plant-pathogen interactions </w:t>
      </w:r>
      <w:r w:rsidR="003B4E6E">
        <w:rPr>
          <w:rFonts w:cstheme="minorHAnsi"/>
        </w:rPr>
        <w:t>are often parsed as</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may occur due to genetic variation between the host and pathogen.</w:t>
      </w:r>
      <w:r w:rsidR="003B4E6E">
        <w:rPr>
          <w:rFonts w:cstheme="minorHAnsi"/>
        </w:rPr>
        <w:t xml:space="preserve"> The past decade has revealed the molecular basis of large-effect loci </w:t>
      </w:r>
      <w:r>
        <w:rPr>
          <w:rFonts w:cstheme="minorHAnsi"/>
        </w:rPr>
        <w:t xml:space="preserve">on either the host side or the pathogen side </w:t>
      </w:r>
      <w:commentRangeStart w:id="2"/>
      <w:r w:rsidR="003B4E6E">
        <w:rPr>
          <w:rFonts w:cstheme="minorHAnsi"/>
        </w:rPr>
        <w:t>that control qualitative interactions</w:t>
      </w:r>
      <w:commentRangeEnd w:id="2"/>
      <w:r>
        <w:rPr>
          <w:rStyle w:val="CommentReference"/>
        </w:rPr>
        <w:commentReference w:id="2"/>
      </w:r>
      <w:r w:rsidR="003B4E6E">
        <w:rPr>
          <w:rFonts w:cstheme="minorHAnsi"/>
        </w:rPr>
        <w:t xml:space="preserve">. </w:t>
      </w:r>
      <w:r w:rsidR="00742465">
        <w:rPr>
          <w:rFonts w:cstheme="minorHAnsi"/>
        </w:rPr>
        <w:t xml:space="preserve">However, </w:t>
      </w:r>
      <w:proofErr w:type="gramStart"/>
      <w:r w:rsidR="00742465">
        <w:rPr>
          <w:rFonts w:cstheme="minorHAnsi"/>
        </w:rPr>
        <w:t>the majority of</w:t>
      </w:r>
      <w:proofErr w:type="gramEnd"/>
      <w:r w:rsidR="00742465">
        <w:rPr>
          <w:rFonts w:cstheme="minorHAnsi"/>
        </w:rPr>
        <w:t xml:space="preserve"> plant-</w:t>
      </w:r>
      <w:commentRangeStart w:id="3"/>
      <w:r w:rsidR="00742465">
        <w:rPr>
          <w:rFonts w:cstheme="minorHAnsi"/>
        </w:rPr>
        <w:t>symbiont interactions are quantitative</w:t>
      </w:r>
      <w:commentRangeEnd w:id="3"/>
      <w:r w:rsidR="00742465">
        <w:rPr>
          <w:rStyle w:val="CommentReference"/>
        </w:rPr>
        <w:commentReference w:id="3"/>
      </w:r>
      <w:r w:rsidR="00742465">
        <w:rPr>
          <w:rFonts w:cstheme="minorHAnsi"/>
        </w:rPr>
        <w:t xml:space="preserve">. </w:t>
      </w:r>
      <w:r>
        <w:rPr>
          <w:rFonts w:cstheme="minorHAnsi"/>
        </w:rPr>
        <w:t xml:space="preserve">Studies have begun to elucidate the host genetic basis of </w:t>
      </w:r>
      <w:commentRangeStart w:id="4"/>
      <w:r>
        <w:rPr>
          <w:rFonts w:cstheme="minorHAnsi"/>
        </w:rPr>
        <w:t>quantitative plant-pathogen interactions</w:t>
      </w:r>
      <w:commentRangeEnd w:id="4"/>
      <w:r>
        <w:rPr>
          <w:rStyle w:val="CommentReference"/>
        </w:rPr>
        <w:commentReference w:id="4"/>
      </w:r>
      <w:r w:rsidR="00D05FF6">
        <w:rPr>
          <w:rFonts w:cstheme="minorHAnsi"/>
        </w:rPr>
        <w:t>, where there</w:t>
      </w:r>
      <w:r w:rsidR="00D05FF6" w:rsidRPr="00D05FF6">
        <w:rPr>
          <w:rFonts w:cstheme="minorHAnsi"/>
        </w:rPr>
        <w:t xml:space="preserve"> </w:t>
      </w:r>
      <w:r w:rsidR="00D05FF6" w:rsidRPr="0035605C">
        <w:rPr>
          <w:rFonts w:cstheme="minorHAnsi"/>
        </w:rPr>
        <w:t xml:space="preserve">is a lack of evidence for qualitative virulence/ resistance genes underlying quantitative disease outcomes in plant-pathogen interactions.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 </w:instrTex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DATA </w:instrText>
      </w:r>
      <w:r w:rsidR="00D05FF6" w:rsidRPr="0035605C">
        <w:rPr>
          <w:rFonts w:cstheme="minorHAnsi"/>
        </w:rPr>
      </w:r>
      <w:r w:rsidR="00D05FF6" w:rsidRPr="0035605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r w:rsidR="00245B23" w:rsidRPr="0035605C">
        <w:rPr>
          <w:rFonts w:cstheme="minorHAnsi"/>
        </w:rPr>
        <w:t xml:space="preserve">The </w:t>
      </w:r>
      <w:r>
        <w:rPr>
          <w:rFonts w:cstheme="minorHAnsi"/>
        </w:rPr>
        <w:t xml:space="preserve">pathogen </w:t>
      </w:r>
      <w:r w:rsidR="00245B23" w:rsidRPr="0035605C">
        <w:rPr>
          <w:rFonts w:cstheme="minorHAnsi"/>
        </w:rPr>
        <w:t xml:space="preserve">genetic </w:t>
      </w:r>
      <w:r>
        <w:rPr>
          <w:rFonts w:cstheme="minorHAnsi"/>
        </w:rPr>
        <w:t xml:space="preserve">basis </w:t>
      </w:r>
      <w:r w:rsidR="00245B23" w:rsidRPr="0035605C">
        <w:rPr>
          <w:rFonts w:cstheme="minorHAnsi"/>
        </w:rPr>
        <w:t xml:space="preserve">is less </w:t>
      </w:r>
      <w:r w:rsidR="00E868A9">
        <w:rPr>
          <w:rFonts w:cstheme="minorHAnsi"/>
        </w:rPr>
        <w:t xml:space="preserve">clearly defined </w:t>
      </w:r>
      <w:r w:rsidR="00245B23" w:rsidRPr="0035605C">
        <w:rPr>
          <w:rFonts w:cstheme="minorHAnsi"/>
        </w:rPr>
        <w:t xml:space="preserve">and is being </w:t>
      </w:r>
      <w:r w:rsidR="00347890">
        <w:rPr>
          <w:rFonts w:cstheme="minorHAnsi"/>
        </w:rPr>
        <w:t xml:space="preserve">elucidated </w:t>
      </w:r>
      <w:r w:rsidR="00245B23" w:rsidRPr="0035605C">
        <w:rPr>
          <w:rFonts w:cstheme="minorHAnsi"/>
        </w:rPr>
        <w:t>through the study of phenotypic variation across genetically diverse hosts and pathogens</w:t>
      </w:r>
      <w:commentRangeStart w:id="5"/>
      <w:r w:rsidR="00245B23" w:rsidRPr="0035605C">
        <w:rPr>
          <w:rFonts w:cstheme="minorHAnsi"/>
        </w:rPr>
        <w:t>, finding links to genetic variation</w:t>
      </w:r>
      <w:commentRangeEnd w:id="5"/>
      <w:r w:rsidR="00E868A9">
        <w:rPr>
          <w:rFonts w:cstheme="minorHAnsi"/>
        </w:rPr>
        <w:t xml:space="preserve"> </w:t>
      </w:r>
      <w:r w:rsidR="001F7B6F">
        <w:rPr>
          <w:rFonts w:cstheme="minorHAnsi"/>
        </w:rPr>
        <w:fldChar w:fldCharType="begin"/>
      </w:r>
      <w:r w:rsidR="001F7B6F">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1F7B6F">
        <w:rPr>
          <w:rFonts w:cstheme="minorHAnsi"/>
        </w:rPr>
        <w:fldChar w:fldCharType="separate"/>
      </w:r>
      <w:r w:rsidR="001F7B6F">
        <w:rPr>
          <w:rFonts w:cstheme="minorHAnsi"/>
          <w:noProof/>
        </w:rPr>
        <w:t>(Bartoli and Roux 2017)</w:t>
      </w:r>
      <w:r w:rsidR="001F7B6F">
        <w:rPr>
          <w:rFonts w:cstheme="minorHAnsi"/>
        </w:rPr>
        <w:fldChar w:fldCharType="end"/>
      </w:r>
      <w:r>
        <w:rPr>
          <w:rStyle w:val="CommentReference"/>
        </w:rPr>
        <w:commentReference w:id="5"/>
      </w:r>
      <w:r w:rsidR="00245B23" w:rsidRPr="0035605C">
        <w:rPr>
          <w:rFonts w:cstheme="minorHAnsi"/>
        </w:rPr>
        <w:t xml:space="preserve">. </w:t>
      </w:r>
    </w:p>
    <w:p w14:paraId="71A83480" w14:textId="633ED85B" w:rsidR="00301CFF" w:rsidRDefault="00301CFF" w:rsidP="00F4446B">
      <w:pPr>
        <w:spacing w:line="480" w:lineRule="auto"/>
        <w:ind w:firstLine="720"/>
        <w:rPr>
          <w:rFonts w:cstheme="minorHAnsi"/>
        </w:rPr>
      </w:pPr>
      <w:r w:rsidRPr="0035605C">
        <w:rPr>
          <w:rFonts w:cstheme="minorHAnsi"/>
        </w:rPr>
        <w:t xml:space="preserve">On the pathogen side, recent studies have accumulated evidence for a polygenic basis of virulence as well </w: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orwin, Copeland et al. 2016, Bartoli and Roux 2017, Wu, Sakthikumar et al. 2017, Zhang, Corwin et al. 2017, Atwell, Corwin et al. 2018, Soltis, Atwell et al. 2019)</w:t>
      </w:r>
      <w:r w:rsidR="002A0BE9">
        <w:rPr>
          <w:rFonts w:cstheme="minorHAnsi"/>
        </w:rPr>
        <w:fldChar w:fldCharType="end"/>
      </w:r>
      <w:r w:rsidRPr="0035605C">
        <w:rPr>
          <w:rFonts w:cstheme="minorHAnsi"/>
        </w:rPr>
        <w:t xml:space="preserve">. These studies provide many candidate loci for pathogen resistance, 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However, thus far we know little about the molecular mechanism of action by which these genes affect virulence outcomes</w:t>
      </w:r>
      <w:r w:rsidR="001E2EAC">
        <w:rPr>
          <w:rFonts w:cstheme="minorHAnsi"/>
        </w:rPr>
        <w:t xml:space="preserve">, or how the host and pathogen genetics interact. </w:t>
      </w:r>
    </w:p>
    <w:p w14:paraId="35A328C6" w14:textId="77777777" w:rsidR="0031470F" w:rsidRDefault="0031470F" w:rsidP="005165C1">
      <w:pPr>
        <w:spacing w:line="480" w:lineRule="auto"/>
        <w:ind w:firstLine="720"/>
        <w:rPr>
          <w:rFonts w:cstheme="minorHAnsi"/>
        </w:rPr>
      </w:pPr>
    </w:p>
    <w:p w14:paraId="3AF3B73C" w14:textId="0C9AB705" w:rsidR="0031470F" w:rsidRDefault="0031470F" w:rsidP="0031470F">
      <w:pPr>
        <w:spacing w:line="480" w:lineRule="auto"/>
        <w:ind w:firstLine="720"/>
        <w:rPr>
          <w:rFonts w:cstheme="minorHAnsi"/>
        </w:rPr>
      </w:pPr>
      <w:r>
        <w:rPr>
          <w:rFonts w:cstheme="minorHAnsi"/>
        </w:rPr>
        <w:t xml:space="preserve">Several methods are available to untangle the genomics underlying quantitative disease interactions. A </w:t>
      </w:r>
      <w:r w:rsidR="001E2EAC">
        <w:rPr>
          <w:rFonts w:cstheme="minorHAnsi"/>
        </w:rPr>
        <w:t>genome-wide association (GWA) approach</w:t>
      </w:r>
      <w:r>
        <w:rPr>
          <w:rFonts w:cstheme="minorHAnsi"/>
        </w:rPr>
        <w:t xml:space="preserve"> can be applied to</w:t>
      </w:r>
      <w:r w:rsidR="001E2EAC">
        <w:rPr>
          <w:rFonts w:cstheme="minorHAnsi"/>
        </w:rPr>
        <w:t xml:space="preserve"> the plant and pathogen genomes simultaneously, as well as their genetic interactions</w:t>
      </w:r>
      <w:r>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1E2EAC">
        <w:rPr>
          <w:rFonts w:cstheme="minorHAnsi"/>
        </w:rPr>
        <w:t xml:space="preserve">. </w:t>
      </w:r>
      <w:r>
        <w:rPr>
          <w:rFonts w:cstheme="minorHAnsi"/>
        </w:rPr>
        <w:t xml:space="preserve">In these co-genomic approaches, most of the variation in disease resistance appears to be dominated by genomics on the pathogen side of the interaction </w:t>
      </w:r>
      <w:r w:rsidR="001F7B6F">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1F7B6F">
        <w:rPr>
          <w:rFonts w:cstheme="minorHAnsi"/>
        </w:rPr>
        <w:instrText xml:space="preserve"> ADDIN EN.CITE </w:instrText>
      </w:r>
      <w:r w:rsidR="001F7B6F">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Bartha, McLaren et al. 2017, Wang, Roux et al. 2018)</w:t>
      </w:r>
      <w:r w:rsidR="001F7B6F">
        <w:rPr>
          <w:rFonts w:cstheme="minorHAnsi"/>
        </w:rPr>
        <w:fldChar w:fldCharType="end"/>
      </w:r>
      <w:r>
        <w:rPr>
          <w:rFonts w:cstheme="minorHAnsi"/>
        </w:rPr>
        <w:t xml:space="preserve">. </w:t>
      </w:r>
      <w:r w:rsidR="0025556E">
        <w:rPr>
          <w:rFonts w:cstheme="minorHAnsi"/>
        </w:rPr>
        <w:t>Further, applying GWA to co-transcriptome data can clarify the</w:t>
      </w:r>
      <w:r w:rsidR="00A20195">
        <w:rPr>
          <w:rFonts w:cstheme="minorHAnsi"/>
        </w:rPr>
        <w:t xml:space="preserve"> directionality, and ultimately causality, of plant-pathogen molecular crosstalk. </w:t>
      </w:r>
    </w:p>
    <w:p w14:paraId="3459DB14" w14:textId="746FF5E5" w:rsidR="00654E06" w:rsidRPr="0035605C" w:rsidRDefault="00245B23" w:rsidP="00E868A9">
      <w:pPr>
        <w:spacing w:line="480" w:lineRule="auto"/>
        <w:ind w:firstLine="720"/>
        <w:rPr>
          <w:rFonts w:cstheme="minorHAnsi"/>
        </w:rPr>
      </w:pPr>
      <w:r w:rsidRPr="0035605C">
        <w:rPr>
          <w:rFonts w:cstheme="minorHAnsi"/>
        </w:rPr>
        <w:t>Expression quantitative trait loci (eQTL) are the markers correlated with</w:t>
      </w:r>
      <w:r w:rsidR="00E868A9">
        <w:rPr>
          <w:rFonts w:cstheme="minorHAnsi"/>
        </w:rPr>
        <w:t>, and hypothetically controlling,</w:t>
      </w:r>
      <w:r w:rsidRPr="0035605C">
        <w:rPr>
          <w:rFonts w:cstheme="minorHAnsi"/>
        </w:rPr>
        <w:t xml:space="preserve"> variation in transcript expression profiles</w:t>
      </w:r>
      <w:r w:rsidR="00E868A9">
        <w:rPr>
          <w:rFonts w:cstheme="minorHAnsi"/>
        </w:rPr>
        <w:t xml:space="preserve"> as determined by recombinant inbred lines (RIL) or GWA</w:t>
      </w:r>
      <w:r w:rsidRPr="0035605C">
        <w:rPr>
          <w:rFonts w:cstheme="minorHAnsi"/>
        </w:rPr>
        <w:t xml:space="preserve">. Locally </w:t>
      </w:r>
      <w:r w:rsidR="00F4446B">
        <w:rPr>
          <w:rFonts w:cstheme="minorHAnsi"/>
        </w:rPr>
        <w:t xml:space="preserve">acting </w:t>
      </w:r>
      <w:r w:rsidRPr="0035605C">
        <w:rPr>
          <w:rFonts w:cstheme="minorHAnsi"/>
        </w:rPr>
        <w:t>(</w:t>
      </w:r>
      <w:r w:rsidRPr="0035605C">
        <w:rPr>
          <w:rFonts w:cstheme="minorHAnsi"/>
          <w:i/>
        </w:rPr>
        <w:t>cis</w:t>
      </w:r>
      <w:r w:rsidRPr="0035605C">
        <w:rPr>
          <w:rFonts w:cstheme="minorHAnsi"/>
        </w:rPr>
        <w:t xml:space="preserve">) eQTL may indicate regulatory variation within the expressed gene itself, or nearby. Additional markers distant from the responding gene are classified as </w:t>
      </w:r>
      <w:r w:rsidRPr="0035605C">
        <w:rPr>
          <w:rFonts w:cstheme="minorHAnsi"/>
          <w:i/>
        </w:rPr>
        <w:t>trans</w:t>
      </w:r>
      <w:r w:rsidRPr="0035605C">
        <w:rPr>
          <w:rFonts w:cstheme="minorHAnsi"/>
        </w:rPr>
        <w:t>-eQTL</w:t>
      </w:r>
      <w:r w:rsidR="00E868A9">
        <w:rPr>
          <w:rFonts w:cstheme="minorHAnsi"/>
        </w:rPr>
        <w:t>.</w:t>
      </w:r>
      <w:r w:rsidRPr="0035605C">
        <w:rPr>
          <w:rFonts w:cstheme="minorHAnsi"/>
        </w:rPr>
        <w:t xml:space="preserve"> </w:t>
      </w:r>
      <w:r w:rsidR="004010D9">
        <w:rPr>
          <w:rFonts w:cstheme="minorHAnsi"/>
          <w:i/>
        </w:rPr>
        <w:t>t</w:t>
      </w:r>
      <w:r w:rsidRPr="0035605C">
        <w:rPr>
          <w:rFonts w:cstheme="minorHAnsi"/>
          <w:i/>
        </w:rPr>
        <w:t>rans</w:t>
      </w:r>
      <w:r w:rsidRPr="0035605C">
        <w:rPr>
          <w:rFonts w:cstheme="minorHAnsi"/>
        </w:rPr>
        <w:t xml:space="preserve">-eQTL hotspots (loci linked to expression variation across many transcripts) may point to master regulators, with extensive pleiotropy across many genes. </w:t>
      </w:r>
      <w:r w:rsidR="00654E06">
        <w:rPr>
          <w:rFonts w:cstheme="minorHAnsi"/>
        </w:rPr>
        <w:t>eQTL analysis focusing on one side of the plant-pathogen interaction</w:t>
      </w:r>
      <w:r w:rsidR="008E0921">
        <w:rPr>
          <w:rFonts w:cstheme="minorHAnsi"/>
        </w:rPr>
        <w:t xml:space="preserve"> can identify pathogen loci controlling pathogen gene expression in planta, or plant loci controlling plant gene expression over the course of infection </w: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hen, Hackett et al. 2010, Christie, Myburg et al. 2017)</w:t>
      </w:r>
      <w:r w:rsidR="002A0BE9">
        <w:rPr>
          <w:rFonts w:cstheme="minorHAnsi"/>
        </w:rPr>
        <w:fldChar w:fldCharType="end"/>
      </w:r>
      <w:r w:rsidR="008E0921">
        <w:rPr>
          <w:rFonts w:cstheme="minorHAnsi"/>
        </w:rPr>
        <w:t xml:space="preserve">. </w:t>
      </w:r>
      <w:r w:rsidR="00A06A8B">
        <w:rPr>
          <w:rFonts w:cstheme="minorHAnsi"/>
        </w:rPr>
        <w:t xml:space="preserve">Previous studies have examined </w:t>
      </w:r>
      <w:proofErr w:type="spellStart"/>
      <w:r w:rsidR="00A06A8B">
        <w:rPr>
          <w:rFonts w:cstheme="minorHAnsi"/>
        </w:rPr>
        <w:t>eGWA</w:t>
      </w:r>
      <w:proofErr w:type="spellEnd"/>
      <w:r w:rsidR="0004384F">
        <w:rPr>
          <w:rFonts w:cstheme="minorHAnsi"/>
        </w:rPr>
        <w:t xml:space="preserve"> (expression genome-wide association)</w:t>
      </w:r>
      <w:r w:rsidR="00A06A8B">
        <w:rPr>
          <w:rFonts w:cstheme="minorHAnsi"/>
        </w:rPr>
        <w:t xml:space="preserve"> in human disease </w:t>
      </w:r>
      <w:r w:rsidR="00C07997">
        <w:rPr>
          <w:rFonts w:cstheme="minorHAnsi"/>
        </w:rPr>
        <w:fldChar w:fldCharType="begin">
          <w:fldData xml:space="preserve">PEVuZE5vdGU+PENpdGU+PEF1dGhvcj5ab3U8L0F1dGhvcj48WWVhcj4yMDEyPC9ZZWFyPjxSZWNO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=
</w:fldData>
        </w:fldChar>
      </w:r>
      <w:r w:rsidR="00C07997">
        <w:rPr>
          <w:rFonts w:cstheme="minorHAnsi"/>
        </w:rPr>
        <w:instrText xml:space="preserve"> ADDIN EN.CITE </w:instrText>
      </w:r>
      <w:r w:rsidR="00C07997">
        <w:rPr>
          <w:rFonts w:cstheme="minorHAnsi"/>
        </w:rPr>
        <w:fldChar w:fldCharType="begin">
          <w:fldData xml:space="preserve">PEVuZE5vdGU+PENpdGU+PEF1dGhvcj5ab3U8L0F1dGhvcj48WWVhcj4yMDEyPC9ZZWFyPjxSZWNO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=
</w:fldData>
        </w:fldChar>
      </w:r>
      <w:r w:rsidR="00C07997">
        <w:rPr>
          <w:rFonts w:cstheme="minorHAnsi"/>
        </w:rPr>
        <w:instrText xml:space="preserve"> ADDIN EN.CITE.DATA </w:instrText>
      </w:r>
      <w:r w:rsidR="00C07997">
        <w:rPr>
          <w:rFonts w:cstheme="minorHAnsi"/>
        </w:rPr>
      </w:r>
      <w:r w:rsidR="00C07997">
        <w:rPr>
          <w:rFonts w:cstheme="minorHAnsi"/>
        </w:rPr>
        <w:fldChar w:fldCharType="end"/>
      </w:r>
      <w:r w:rsidR="00C07997">
        <w:rPr>
          <w:rFonts w:cstheme="minorHAnsi"/>
        </w:rPr>
      </w:r>
      <w:r w:rsidR="00C07997">
        <w:rPr>
          <w:rFonts w:cstheme="minorHAnsi"/>
        </w:rPr>
        <w:fldChar w:fldCharType="separate"/>
      </w:r>
      <w:r w:rsidR="00C07997">
        <w:rPr>
          <w:rFonts w:cstheme="minorHAnsi"/>
          <w:noProof/>
        </w:rPr>
        <w:t>(Hsu and Smith 2012, Zou, Chai et al. 2012, Allen, Carrasquillo et al. 2016)</w:t>
      </w:r>
      <w:r w:rsidR="00C07997">
        <w:rPr>
          <w:rFonts w:cstheme="minorHAnsi"/>
        </w:rPr>
        <w:fldChar w:fldCharType="end"/>
      </w:r>
      <w:r w:rsidR="00A06A8B">
        <w:rPr>
          <w:rFonts w:cstheme="minorHAnsi"/>
        </w:rPr>
        <w:t xml:space="preserve">. </w:t>
      </w:r>
      <w:r w:rsidR="008E0921">
        <w:rPr>
          <w:rFonts w:cstheme="minorHAnsi"/>
        </w:rPr>
        <w:t xml:space="preserve">However, </w:t>
      </w:r>
      <w:r w:rsidR="00157BFF">
        <w:rPr>
          <w:rFonts w:cstheme="minorHAnsi"/>
        </w:rPr>
        <w:t xml:space="preserve">few studies have conducted genome-wide association for any </w:t>
      </w:r>
      <w:r w:rsidR="00A06A8B">
        <w:rPr>
          <w:rFonts w:cstheme="minorHAnsi"/>
        </w:rPr>
        <w:t xml:space="preserve">infectious </w:t>
      </w:r>
      <w:r w:rsidR="00157BFF">
        <w:rPr>
          <w:rFonts w:cstheme="minorHAnsi"/>
        </w:rPr>
        <w:t>disease traits on the pathogen side, let alone expression traits for eQTL</w:t>
      </w:r>
      <w:r w:rsidR="00762A1B">
        <w:rPr>
          <w:rFonts w:cstheme="minorHAnsi"/>
        </w:rPr>
        <w:t xml:space="preserve"> or </w:t>
      </w:r>
      <w:proofErr w:type="spellStart"/>
      <w:r w:rsidR="00762A1B">
        <w:rPr>
          <w:rFonts w:cstheme="minorHAnsi"/>
        </w:rPr>
        <w:t>eGWA</w:t>
      </w:r>
      <w:proofErr w:type="spellEnd"/>
      <w:r w:rsidR="00157BFF">
        <w:rPr>
          <w:rFonts w:cstheme="minorHAnsi"/>
        </w:rPr>
        <w:t xml:space="preserve"> </w:t>
      </w:r>
      <w:r w:rsidR="002A0BE9">
        <w:rPr>
          <w:rFonts w:cstheme="minorHAnsi"/>
        </w:rPr>
        <w:fldChar w:fldCharType="begin"/>
      </w:r>
      <w:r w:rsidR="002A0BE9">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2A0BE9">
        <w:rPr>
          <w:rFonts w:cstheme="minorHAnsi"/>
        </w:rPr>
        <w:fldChar w:fldCharType="separate"/>
      </w:r>
      <w:r w:rsidR="002A0BE9">
        <w:rPr>
          <w:rFonts w:cstheme="minorHAnsi"/>
          <w:noProof/>
        </w:rPr>
        <w:t>(Bartoli and Roux 2017)</w:t>
      </w:r>
      <w:r w:rsidR="002A0BE9">
        <w:rPr>
          <w:rFonts w:cstheme="minorHAnsi"/>
        </w:rPr>
        <w:fldChar w:fldCharType="end"/>
      </w:r>
      <w:r w:rsidR="00157BFF">
        <w:rPr>
          <w:rFonts w:cstheme="minorHAnsi"/>
        </w:rPr>
        <w:t xml:space="preserve">. </w:t>
      </w:r>
    </w:p>
    <w:p w14:paraId="7E023D05" w14:textId="4C164091" w:rsidR="00654E06" w:rsidRDefault="00245B23" w:rsidP="00302E2C">
      <w:pPr>
        <w:spacing w:line="480" w:lineRule="auto"/>
        <w:ind w:firstLine="720"/>
        <w:rPr>
          <w:rFonts w:cstheme="minorHAnsi"/>
        </w:rPr>
      </w:pPr>
      <w:r w:rsidRPr="0035605C">
        <w:rPr>
          <w:rFonts w:cstheme="minorHAnsi"/>
        </w:rPr>
        <w:t xml:space="preserve">Studies encompassing transcriptomic variation in both </w:t>
      </w:r>
      <w:r w:rsidR="00301CFF">
        <w:rPr>
          <w:rFonts w:cstheme="minorHAnsi"/>
        </w:rPr>
        <w:t xml:space="preserve">the </w:t>
      </w:r>
      <w:r w:rsidRPr="0035605C">
        <w:rPr>
          <w:rFonts w:cstheme="minorHAnsi"/>
        </w:rPr>
        <w:t xml:space="preserve">host and pathogen, and genomic variation within one of the interacting organisms, can look for signs of interspecific </w:t>
      </w:r>
      <w:r w:rsidRPr="0035605C">
        <w:rPr>
          <w:rFonts w:cstheme="minorHAnsi"/>
          <w:i/>
        </w:rPr>
        <w:t>trans</w:t>
      </w:r>
      <w:r w:rsidRPr="0035605C">
        <w:rPr>
          <w:rFonts w:cstheme="minorHAnsi"/>
        </w:rPr>
        <w:t xml:space="preserve">-eQTL; loci in the pathogen that modulate expression in the infected host, or loci in the host that modulate expression </w:t>
      </w:r>
      <w:r w:rsidRPr="0035605C">
        <w:rPr>
          <w:rFonts w:cstheme="minorHAnsi"/>
        </w:rPr>
        <w:lastRenderedPageBreak/>
        <w:t>in the infecting pathogen. A few studies have examined variation in host-pathogen interactions in this way, validating the ability of this approach to identify pathogen loci modulating host expression levels, and thus candidate loci</w:t>
      </w:r>
      <w:r w:rsidR="00654E06">
        <w:rPr>
          <w:rFonts w:cstheme="minorHAnsi"/>
        </w:rPr>
        <w:t xml:space="preserve"> </w:t>
      </w:r>
      <w:r w:rsidRPr="0035605C">
        <w:rPr>
          <w:rFonts w:cstheme="minorHAnsi"/>
        </w:rPr>
        <w:t xml:space="preserve">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r w:rsidR="00654E06">
        <w:rPr>
          <w:rFonts w:cstheme="minorHAnsi"/>
        </w:rPr>
        <w:t>These</w:t>
      </w:r>
      <w:r w:rsidRPr="0035605C">
        <w:rPr>
          <w:rFonts w:cstheme="minorHAnsi"/>
        </w:rPr>
        <w:t xml:space="preserve"> cross-species </w:t>
      </w:r>
      <w:r w:rsidRPr="00654E06">
        <w:rPr>
          <w:rFonts w:cstheme="minorHAnsi"/>
          <w:i/>
        </w:rPr>
        <w:t>trans</w:t>
      </w:r>
      <w:r w:rsidRPr="0035605C">
        <w:rPr>
          <w:rFonts w:cstheme="minorHAnsi"/>
        </w:rPr>
        <w:t>-eQTL</w:t>
      </w:r>
      <w:r w:rsidR="00654E06">
        <w:rPr>
          <w:rFonts w:cstheme="minorHAnsi"/>
        </w:rPr>
        <w:t xml:space="preserve"> can be used to </w:t>
      </w:r>
      <w:r w:rsidRPr="0035605C">
        <w:rPr>
          <w:rFonts w:cstheme="minorHAnsi"/>
        </w:rPr>
        <w:t xml:space="preserve">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p>
    <w:p w14:paraId="3E3C13D2" w14:textId="04CC3DA9" w:rsidR="00157BFF" w:rsidRDefault="001E2EAC" w:rsidP="00575846">
      <w:pPr>
        <w:spacing w:line="480" w:lineRule="auto"/>
        <w:ind w:firstLine="720"/>
        <w:rPr>
          <w:rFonts w:cstheme="minorHAnsi"/>
        </w:rPr>
      </w:pPr>
      <w:r>
        <w:rPr>
          <w:rFonts w:cstheme="minorHAnsi"/>
        </w:rPr>
        <w:t xml:space="preserve">Previous studies have identified hundreds of plant host genes with one or more eQTL in the pathogen modulating their expression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Wu, Cai et al. 2015, Guo, Fudali et al. 2017)</w:t>
      </w:r>
      <w:r w:rsidR="002A0BE9">
        <w:rPr>
          <w:rFonts w:cstheme="minorHAnsi"/>
        </w:rPr>
        <w:fldChar w:fldCharType="end"/>
      </w:r>
      <w:r>
        <w:rPr>
          <w:rFonts w:cstheme="minorHAnsi"/>
        </w:rPr>
        <w:t xml:space="preserve">, and one small study identified 3 bacterial parasite genes modulated by human host eQTL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Pr>
          <w:rFonts w:cstheme="minorHAnsi"/>
        </w:rPr>
        <w:t xml:space="preserve">. </w:t>
      </w:r>
      <w:r w:rsidR="005165C1">
        <w:rPr>
          <w:rFonts w:cstheme="minorHAnsi"/>
        </w:rPr>
        <w:t xml:space="preserve">Hundreds of pathogen eQTL linked to host expression changes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and a single eQTL may modulate expression of over 60 host genes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w:t>
      </w:r>
      <w:r w:rsidR="002928E8">
        <w:rPr>
          <w:rFonts w:cstheme="minorHAnsi"/>
        </w:rPr>
        <w:t xml:space="preserve">Thus, </w:t>
      </w:r>
      <w:proofErr w:type="gramStart"/>
      <w:r w:rsidR="002928E8">
        <w:rPr>
          <w:rFonts w:cstheme="minorHAnsi"/>
        </w:rPr>
        <w:t>the majority of</w:t>
      </w:r>
      <w:proofErr w:type="gramEnd"/>
      <w:r w:rsidR="002928E8">
        <w:rPr>
          <w:rFonts w:cstheme="minorHAnsi"/>
        </w:rPr>
        <w:t xml:space="preserve"> the disease interactions appear to be modulated by very few loci within the pathogen genome. </w:t>
      </w:r>
    </w:p>
    <w:p w14:paraId="303A4604" w14:textId="2A1DC549" w:rsidR="007F58B2" w:rsidRDefault="00157BFF" w:rsidP="00A21A4A">
      <w:pPr>
        <w:spacing w:line="480" w:lineRule="auto"/>
        <w:ind w:firstLine="720"/>
        <w:rPr>
          <w:rFonts w:cstheme="minorHAnsi"/>
        </w:rPr>
      </w:pPr>
      <w:r>
        <w:rPr>
          <w:rFonts w:cstheme="minorHAnsi"/>
        </w:rPr>
        <w:t>In this study</w:t>
      </w:r>
      <w:r w:rsidR="00245B23" w:rsidRPr="0035605C">
        <w:rPr>
          <w:rFonts w:cstheme="minorHAnsi"/>
        </w:rPr>
        <w:t xml:space="preserve">, we focus on </w:t>
      </w:r>
      <w:r w:rsidR="007F58B2">
        <w:rPr>
          <w:rFonts w:cstheme="minorHAnsi"/>
        </w:rPr>
        <w:t xml:space="preserve">th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 xml:space="preserve">The genetic interactions within this host-pathogen system are not dominated by large effects, which allows for investigation of more complex small-effect points of interaction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Previous studies have proven that we can successfully measure the co-transcriptome through simultaneous RNA</w:t>
      </w:r>
      <w:r w:rsidR="00E00308">
        <w:rPr>
          <w:rFonts w:cstheme="minorHAnsi"/>
        </w:rPr>
        <w:t>-S</w:t>
      </w:r>
      <w:r w:rsidR="007F58B2">
        <w:rPr>
          <w:rFonts w:cstheme="minorHAnsi"/>
        </w:rPr>
        <w:t xml:space="preserve">eq in both the host and pathogen </w:t>
      </w:r>
      <w:r w:rsidR="001F7B6F">
        <w:rPr>
          <w:rFonts w:cstheme="minorHAnsi"/>
        </w:rPr>
        <w:fldChar w:fldCharType="begin"/>
      </w:r>
      <w:r w:rsidR="001F7B6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ang, Corwin et al. 2017, Zhang, Corwin et al. 2018)</w:t>
      </w:r>
      <w:r w:rsidR="001F7B6F">
        <w:rPr>
          <w:rFonts w:cstheme="minorHAnsi"/>
        </w:rPr>
        <w:fldChar w:fldCharType="end"/>
      </w:r>
      <w:r w:rsidR="007F58B2">
        <w:rPr>
          <w:rFonts w:cstheme="minorHAnsi"/>
        </w:rPr>
        <w:t xml:space="preserve">. </w:t>
      </w:r>
      <w:r w:rsidR="00435E39" w:rsidRPr="0035605C">
        <w:rPr>
          <w:rFonts w:cstheme="minorHAnsi"/>
        </w:rPr>
        <w:t>Previous analysis showed that the vast majority of transcripts</w:t>
      </w:r>
      <w:r w:rsidR="00435E39">
        <w:rPr>
          <w:rFonts w:cstheme="minorHAnsi"/>
        </w:rPr>
        <w:t>, on both the host side and on the pathogen side,</w:t>
      </w:r>
      <w:r w:rsidR="00435E39" w:rsidRPr="0035605C">
        <w:rPr>
          <w:rFonts w:cstheme="minorHAnsi"/>
        </w:rPr>
        <w:t xml:space="preserve"> are affected by variation in the </w:t>
      </w:r>
      <w:r w:rsidR="00435E39" w:rsidRPr="0035605C">
        <w:rPr>
          <w:rFonts w:cstheme="minorHAnsi"/>
          <w:i/>
        </w:rPr>
        <w:t>B. cinerea</w:t>
      </w:r>
      <w:r w:rsidR="00435E39" w:rsidRPr="0035605C">
        <w:rPr>
          <w:rFonts w:cstheme="minorHAnsi"/>
        </w:rPr>
        <w:t xml:space="preserve"> genome</w:t>
      </w:r>
      <w:r w:rsidR="00435E39">
        <w:rPr>
          <w:rFonts w:cstheme="minorHAnsi"/>
        </w:rPr>
        <w:t xml:space="preserve"> </w:t>
      </w:r>
      <w:r w:rsidR="001F7B6F">
        <w:rPr>
          <w:rFonts w:cstheme="minorHAnsi"/>
        </w:rPr>
        <w:fldChar w:fldCharType="begin"/>
      </w:r>
      <w:r w:rsidR="001F7B6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ang, Corwin et al. 2017, Zhang, Corwin et al. 2018)</w:t>
      </w:r>
      <w:r w:rsidR="001F7B6F">
        <w:rPr>
          <w:rFonts w:cstheme="minorHAnsi"/>
        </w:rPr>
        <w:fldChar w:fldCharType="end"/>
      </w:r>
      <w:r w:rsidR="00435E39" w:rsidRPr="0035605C">
        <w:rPr>
          <w:rFonts w:cstheme="minorHAnsi"/>
        </w:rPr>
        <w:t xml:space="preserve">. </w:t>
      </w:r>
      <w:r w:rsidR="00435E39">
        <w:rPr>
          <w:rFonts w:cstheme="minorHAnsi"/>
        </w:rPr>
        <w:t xml:space="preserve">We have also previously successfully conducted GWA in this pathogen population for the phenotype of lesion size </w:t>
      </w:r>
      <w:r w:rsidR="001F7B6F">
        <w:rPr>
          <w:rFonts w:cstheme="minorHAnsi"/>
        </w:rPr>
        <w:fldChar w:fldCharType="begin"/>
      </w:r>
      <w:r w:rsidR="001F7B6F">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1F7B6F">
        <w:rPr>
          <w:rFonts w:cstheme="minorHAnsi"/>
        </w:rPr>
        <w:fldChar w:fldCharType="separate"/>
      </w:r>
      <w:r w:rsidR="001F7B6F">
        <w:rPr>
          <w:rFonts w:cstheme="minorHAnsi"/>
          <w:noProof/>
        </w:rPr>
        <w:t>(Atwell, Corwin et al. 2018, Soltis, Atwell et al. 2019)</w:t>
      </w:r>
      <w:r w:rsidR="001F7B6F">
        <w:rPr>
          <w:rFonts w:cstheme="minorHAnsi"/>
        </w:rPr>
        <w:fldChar w:fldCharType="end"/>
      </w:r>
      <w:r w:rsidR="00435E39">
        <w:rPr>
          <w:rFonts w:cstheme="minorHAnsi"/>
        </w:rPr>
        <w:t>.</w:t>
      </w:r>
    </w:p>
    <w:p w14:paraId="49392884" w14:textId="20A89B51" w:rsidR="00812EEF" w:rsidRDefault="00435E39" w:rsidP="00410480">
      <w:pPr>
        <w:spacing w:line="480" w:lineRule="auto"/>
        <w:ind w:firstLine="720"/>
        <w:rPr>
          <w:rFonts w:cstheme="minorHAnsi"/>
        </w:rPr>
      </w:pPr>
      <w:r>
        <w:rPr>
          <w:rFonts w:cstheme="minorHAnsi"/>
        </w:rPr>
        <w:lastRenderedPageBreak/>
        <w:t>The genomes of both the host and the pathogen harbor extensive diversity</w:t>
      </w:r>
      <w:r w:rsidR="00A21A4A">
        <w:rPr>
          <w:rFonts w:cstheme="minorHAnsi"/>
        </w:rPr>
        <w:t>, with potential for identifying interactions between the two</w:t>
      </w:r>
      <w:r>
        <w:rPr>
          <w:rFonts w:cstheme="minorHAnsi"/>
        </w:rPr>
        <w:t xml:space="preserve">. </w:t>
      </w:r>
      <w:r w:rsidR="001F5026" w:rsidRPr="0035605C">
        <w:rPr>
          <w:rFonts w:cstheme="minorHAnsi"/>
          <w:i/>
        </w:rPr>
        <w:t xml:space="preserve">B. cinerea </w:t>
      </w:r>
      <w:r w:rsidR="001F5026" w:rsidRPr="0035605C">
        <w:rPr>
          <w:rFonts w:cstheme="minorHAnsi"/>
        </w:rPr>
        <w:t>exhibits highly quantitative virulence</w:t>
      </w:r>
      <w:r w:rsidR="001F5026">
        <w:rPr>
          <w:rFonts w:cstheme="minorHAnsi"/>
        </w:rPr>
        <w:t xml:space="preserve">, facilitated through natural genetic variation </w:t>
      </w:r>
      <w:r w:rsidR="001F5026">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1F5026">
        <w:rPr>
          <w:rFonts w:cstheme="minorHAnsi"/>
        </w:rPr>
        <w:instrText xml:space="preserve"> ADDIN EN.CITE </w:instrText>
      </w:r>
      <w:r w:rsidR="001F5026">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1F5026">
        <w:rPr>
          <w:rFonts w:cstheme="minorHAnsi"/>
        </w:rPr>
        <w:instrText xml:space="preserve"> ADDIN EN.CITE.DATA </w:instrText>
      </w:r>
      <w:r w:rsidR="001F5026">
        <w:rPr>
          <w:rFonts w:cstheme="minorHAnsi"/>
        </w:rPr>
      </w:r>
      <w:r w:rsidR="001F5026">
        <w:rPr>
          <w:rFonts w:cstheme="minorHAnsi"/>
        </w:rPr>
        <w:fldChar w:fldCharType="end"/>
      </w:r>
      <w:r w:rsidR="001F5026">
        <w:rPr>
          <w:rFonts w:cstheme="minorHAnsi"/>
        </w:rPr>
      </w:r>
      <w:r w:rsidR="001F5026">
        <w:rPr>
          <w:rFonts w:cstheme="minorHAnsi"/>
        </w:rPr>
        <w:fldChar w:fldCharType="separate"/>
      </w:r>
      <w:r w:rsidR="001F5026">
        <w:rPr>
          <w:rFonts w:cstheme="minorHAnsi"/>
          <w:noProof/>
        </w:rPr>
        <w:t>(Rowe, Walley et al. 2010, Corwin, Copeland et al. 2016, Zhang, Corwin et al. 2018)</w:t>
      </w:r>
      <w:r w:rsidR="001F5026">
        <w:rPr>
          <w:rFonts w:cstheme="minorHAnsi"/>
        </w:rPr>
        <w:fldChar w:fldCharType="end"/>
      </w:r>
      <w:r w:rsidR="001F5026">
        <w:rPr>
          <w:rFonts w:cstheme="minorHAnsi"/>
        </w:rPr>
        <w:t xml:space="preserve">. </w:t>
      </w:r>
      <w:r w:rsidR="00A21A4A" w:rsidRPr="00A21A4A">
        <w:rPr>
          <w:rFonts w:cstheme="minorHAnsi"/>
          <w:i/>
        </w:rPr>
        <w:t>A. thaliana</w:t>
      </w:r>
      <w:r w:rsidR="00A21A4A">
        <w:rPr>
          <w:rFonts w:cstheme="minorHAnsi"/>
        </w:rPr>
        <w:t xml:space="preserve"> contains natural variation for immune pathways with large effects on defense against </w:t>
      </w:r>
      <w:r w:rsidR="00A21A4A" w:rsidRPr="00A21A4A">
        <w:rPr>
          <w:rFonts w:cstheme="minorHAnsi"/>
          <w:i/>
        </w:rPr>
        <w:t>B. cinerea</w:t>
      </w:r>
      <w:r w:rsidR="00A21A4A">
        <w:rPr>
          <w:rFonts w:cstheme="minorHAnsi"/>
        </w:rPr>
        <w:t xml:space="preserve"> </w:t>
      </w:r>
      <w:r w:rsidR="001F7B6F">
        <w:rPr>
          <w:rFonts w:cstheme="minorHAnsi"/>
        </w:rPr>
        <w:fldChar w:fldCharType="begin"/>
      </w:r>
      <w:r w:rsidR="001F7B6F">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1F7B6F">
        <w:rPr>
          <w:rFonts w:cstheme="minorHAnsi"/>
        </w:rPr>
        <w:fldChar w:fldCharType="separate"/>
      </w:r>
      <w:r w:rsidR="001F7B6F">
        <w:rPr>
          <w:rFonts w:cstheme="minorHAnsi"/>
          <w:noProof/>
        </w:rPr>
        <w:t>(Zhang, Corwin et al. 2017)</w:t>
      </w:r>
      <w:r w:rsidR="001F7B6F">
        <w:rPr>
          <w:rFonts w:cstheme="minorHAnsi"/>
        </w:rPr>
        <w:fldChar w:fldCharType="end"/>
      </w:r>
      <w:r w:rsidR="00A21A4A">
        <w:rPr>
          <w:rFonts w:cstheme="minorHAnsi"/>
        </w:rPr>
        <w:t xml:space="preserve">. </w:t>
      </w:r>
      <w:r w:rsidR="00410480">
        <w:rPr>
          <w:rFonts w:cstheme="minorHAnsi"/>
        </w:rPr>
        <w:t>Interactions between these species</w:t>
      </w:r>
      <w:r w:rsidR="00245B23" w:rsidRPr="0035605C">
        <w:rPr>
          <w:rFonts w:cstheme="minorHAnsi"/>
        </w:rPr>
        <w:t xml:space="preserve"> are well-characterized phenotypically, and we have previous information on some of the potentially relevant genetic factors on both the pathogen and host side</w:t>
      </w:r>
      <w:r w:rsidR="004D31EE">
        <w:rPr>
          <w:rFonts w:cstheme="minorHAnsi"/>
        </w:rPr>
        <w:t xml:space="preserve">s of the interaction </w: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 </w:instrTex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nby, Kumar et al. 2004, Rowe and Kliebenstein 2008, Zhang, Corwin et al. 2017, Atwell, Corwin et al. 2018, Soltis, Atwell et al. 2019)</w:t>
      </w:r>
      <w:r w:rsidR="002A0BE9">
        <w:rPr>
          <w:rFonts w:cstheme="minorHAnsi"/>
        </w:rPr>
        <w:fldChar w:fldCharType="end"/>
      </w:r>
      <w:r w:rsidR="00245B23" w:rsidRPr="0035605C">
        <w:rPr>
          <w:rFonts w:cstheme="minorHAnsi"/>
        </w:rPr>
        <w:t xml:space="preserve">. </w:t>
      </w:r>
      <w:r w:rsidR="00812EEF" w:rsidRPr="0035605C">
        <w:rPr>
          <w:rFonts w:cstheme="minorHAnsi"/>
        </w:rPr>
        <w:t xml:space="preserve">  </w:t>
      </w:r>
    </w:p>
    <w:p w14:paraId="48CA2E61" w14:textId="1DF7BFD9" w:rsidR="00245B23" w:rsidRPr="0035605C" w:rsidRDefault="00812EEF" w:rsidP="001F5026">
      <w:pPr>
        <w:spacing w:line="480" w:lineRule="auto"/>
        <w:ind w:firstLine="720"/>
        <w:rPr>
          <w:rFonts w:cstheme="minorHAnsi"/>
        </w:rPr>
      </w:pPr>
      <w:r w:rsidRPr="0035605C">
        <w:rPr>
          <w:rFonts w:cstheme="minorHAnsi"/>
        </w:rPr>
        <w:t xml:space="preserve">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r w:rsidR="001F5026">
        <w:rPr>
          <w:rFonts w:cstheme="minorHAnsi"/>
        </w:rPr>
        <w:t xml:space="preserve"> </w:t>
      </w:r>
      <w:r w:rsidR="00245B23" w:rsidRPr="0035605C">
        <w:rPr>
          <w:rFonts w:cstheme="minorHAnsi"/>
        </w:rPr>
        <w:t xml:space="preserve">In this study, we ask how genetics within the pathogen may modulate expression variation over the course of infection. We work with the gene expression data from Zhang </w:t>
      </w:r>
      <w:r w:rsidR="00245B23" w:rsidRPr="0035605C">
        <w:rPr>
          <w:rFonts w:cstheme="minorHAnsi"/>
          <w:i/>
        </w:rPr>
        <w:t>et al</w:t>
      </w:r>
      <w:r w:rsidR="00245B23" w:rsidRPr="0035605C">
        <w:rPr>
          <w:rFonts w:cstheme="minorHAnsi"/>
        </w:rPr>
        <w:t xml:space="preserve">., performing genome-wide association (GWA) of variation in individual transcript expression profiles with SNP level variation within the </w:t>
      </w:r>
      <w:r w:rsidR="00245B23" w:rsidRPr="0035605C">
        <w:rPr>
          <w:rFonts w:cstheme="minorHAnsi"/>
          <w:i/>
        </w:rPr>
        <w:t>B. cinerea</w:t>
      </w:r>
      <w:r w:rsidR="00245B23" w:rsidRPr="0035605C">
        <w:rPr>
          <w:rFonts w:cstheme="minorHAnsi"/>
        </w:rPr>
        <w:t xml:space="preserve"> genome when infecting the wildtype host Col-0 </w:t>
      </w:r>
      <w:r w:rsidR="00245B23" w:rsidRPr="0035605C">
        <w:rPr>
          <w:rFonts w:cstheme="minorHAnsi"/>
          <w:i/>
        </w:rPr>
        <w:t>A. thaliana</w:t>
      </w:r>
      <w:r w:rsidR="00245B23" w:rsidRPr="0035605C">
        <w:rPr>
          <w:rFonts w:cstheme="minorHAnsi"/>
        </w:rPr>
        <w:t xml:space="preserve">. This gives us a hypothesis of directionality; any locus in </w:t>
      </w:r>
      <w:r w:rsidR="00245B23" w:rsidRPr="0035605C">
        <w:rPr>
          <w:rFonts w:cstheme="minorHAnsi"/>
          <w:i/>
        </w:rPr>
        <w:t xml:space="preserve">B. cinerea </w:t>
      </w:r>
      <w:r w:rsidR="00245B23"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r w:rsidR="004B49CF">
        <w:rPr>
          <w:rFonts w:cstheme="minorHAnsi"/>
        </w:rPr>
        <w:t>Our 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ere largely linked to variation in transcripts in only the host or the pathogen, suggesting a </w:t>
      </w:r>
      <w:proofErr w:type="gramStart"/>
      <w:r w:rsidR="00312A39">
        <w:rPr>
          <w:rFonts w:cstheme="minorHAnsi"/>
        </w:rPr>
        <w:t>fairly independent</w:t>
      </w:r>
      <w:proofErr w:type="gramEnd"/>
      <w:r w:rsidR="00312A39">
        <w:rPr>
          <w:rFonts w:cstheme="minorHAnsi"/>
        </w:rPr>
        <w:t xml:space="preserve">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Expression of several of these hotspot genes positively correlates with lesion size, and their downstream targets include many genetic functions, including some virulence </w:t>
      </w:r>
      <w:r w:rsidR="00345CA0">
        <w:rPr>
          <w:rFonts w:cstheme="minorHAnsi"/>
        </w:rPr>
        <w:lastRenderedPageBreak/>
        <w:t xml:space="preserve">trait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32AB5476"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proofErr w:type="spellStart"/>
      <w:r w:rsidR="00E00308">
        <w:rPr>
          <w:rFonts w:cstheme="minorHAnsi"/>
        </w:rPr>
        <w:t>eGWA</w:t>
      </w:r>
      <w:proofErr w:type="spellEnd"/>
      <w:r w:rsidR="00E00308">
        <w:rPr>
          <w:rFonts w:cstheme="minorHAnsi"/>
        </w:rPr>
        <w:t xml:space="preserve">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1F7B6F">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commentRangeStart w:id="6"/>
      <w:r w:rsidR="00912EE3" w:rsidRPr="0035605C">
        <w:rPr>
          <w:rFonts w:cstheme="minorHAnsi"/>
        </w:rPr>
        <w:t xml:space="preserve">. </w:t>
      </w:r>
      <w:commentRangeStart w:id="7"/>
      <w:ins w:id="8" w:author="Dan Kliebenstein" w:date="2019-02-21T10:45:00Z">
        <w:r w:rsidR="00912EE3">
          <w:rPr>
            <w:rFonts w:cstheme="minorHAnsi"/>
          </w:rPr>
          <w:t xml:space="preserve">For these genes with significant SNPs, there was a median of XX SNPs per transcript (Range 1 to 16,818 SNPs) for </w:t>
        </w:r>
      </w:ins>
      <w:r w:rsidR="0087068F" w:rsidRPr="0035605C">
        <w:rPr>
          <w:rFonts w:cstheme="minorHAnsi"/>
          <w:i/>
        </w:rPr>
        <w:t>B. cinerea</w:t>
      </w:r>
      <w:r w:rsidR="0087068F" w:rsidRPr="0035605C">
        <w:rPr>
          <w:rFonts w:cstheme="minorHAnsi"/>
        </w:rPr>
        <w:t>, and</w:t>
      </w:r>
      <w:ins w:id="9" w:author="Dan Kliebenstein" w:date="2019-02-21T10:46:00Z">
        <w:r w:rsidR="00912EE3">
          <w:rPr>
            <w:rFonts w:cstheme="minorHAnsi"/>
          </w:rPr>
          <w:t xml:space="preserve"> a median of XX SNPs per transcript (Range 1 to </w:t>
        </w:r>
      </w:ins>
      <w:ins w:id="10" w:author="Dan Kliebenstein" w:date="2019-02-21T10:47:00Z">
        <w:r w:rsidR="00912EE3">
          <w:rPr>
            <w:rFonts w:cstheme="minorHAnsi"/>
          </w:rPr>
          <w:t>24</w:t>
        </w:r>
      </w:ins>
      <w:ins w:id="11" w:author="Dan Kliebenstein" w:date="2019-02-21T10:46:00Z">
        <w:r w:rsidR="00912EE3">
          <w:rPr>
            <w:rFonts w:cstheme="minorHAnsi"/>
          </w:rPr>
          <w:t>,</w:t>
        </w:r>
      </w:ins>
      <w:ins w:id="12" w:author="Dan Kliebenstein" w:date="2019-02-21T10:47:00Z">
        <w:r w:rsidR="00912EE3">
          <w:rPr>
            <w:rFonts w:cstheme="minorHAnsi"/>
          </w:rPr>
          <w:t>623</w:t>
        </w:r>
      </w:ins>
      <w:ins w:id="13"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7"/>
      <w:r>
        <w:rPr>
          <w:rStyle w:val="CommentReference"/>
        </w:rPr>
        <w:commentReference w:id="7"/>
      </w:r>
      <w:r w:rsidR="0087068F" w:rsidRPr="0035605C">
        <w:rPr>
          <w:rFonts w:cstheme="minorHAnsi"/>
        </w:rPr>
        <w:t xml:space="preserve">. </w:t>
      </w:r>
      <w:commentRangeStart w:id="14"/>
      <w:commentRangeStart w:id="15"/>
      <w:ins w:id="16" w:author="Dan Kliebenstein" w:date="2019-02-21T10:44:00Z">
        <w:r w:rsidR="00912EE3">
          <w:rPr>
            <w:rFonts w:cstheme="minorHAnsi"/>
          </w:rPr>
          <w:t xml:space="preserve">Further, </w:t>
        </w:r>
      </w:ins>
      <w:ins w:id="17" w:author="Dan Kliebenstein" w:date="2019-02-21T10:50:00Z">
        <w:r w:rsidR="00912EE3">
          <w:rPr>
            <w:rFonts w:cstheme="minorHAnsi"/>
          </w:rPr>
          <w:t xml:space="preserve">the distribution of p-values for significant SNP found little evidence for large effect polymorphisms suggesting </w:t>
        </w:r>
      </w:ins>
      <w:del w:id="18" w:author="Dan Kliebenstein" w:date="2019-02-21T10:45:00Z">
        <w:r w:rsidR="00B44937" w:rsidRPr="0035605C" w:rsidDel="00912EE3">
          <w:rPr>
            <w:rFonts w:cstheme="minorHAnsi"/>
          </w:rPr>
          <w:delText xml:space="preserve">, </w:delText>
        </w:r>
      </w:del>
      <w:del w:id="19" w:author="Dan Kliebenstein" w:date="2019-02-21T10:51:00Z">
        <w:r w:rsidR="00B44937" w:rsidRPr="0035605C" w:rsidDel="00912EE3">
          <w:rPr>
            <w:rFonts w:cstheme="minorHAnsi"/>
          </w:rPr>
          <w:delText xml:space="preserve">we find </w:delText>
        </w:r>
      </w:del>
      <w:r w:rsidR="00B44937" w:rsidRPr="0035605C">
        <w:rPr>
          <w:rFonts w:cstheme="minorHAnsi"/>
        </w:rPr>
        <w:t>a highly polygenic basis of loci modulating transcriptome variation.</w:t>
      </w:r>
      <w:commentRangeEnd w:id="14"/>
      <w:r w:rsidR="00912EE3">
        <w:rPr>
          <w:rStyle w:val="CommentReference"/>
        </w:rPr>
        <w:commentReference w:id="14"/>
      </w:r>
      <w:commentRangeEnd w:id="6"/>
      <w:commentRangeEnd w:id="15"/>
      <w:r w:rsidR="00E00308">
        <w:rPr>
          <w:rStyle w:val="CommentReference"/>
        </w:rPr>
        <w:commentReference w:id="15"/>
      </w:r>
      <w:r w:rsidR="00055628">
        <w:rPr>
          <w:rStyle w:val="CommentReference"/>
        </w:rPr>
        <w:commentReference w:id="6"/>
      </w:r>
    </w:p>
    <w:p w14:paraId="4ABD6389" w14:textId="32686620"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proofErr w:type="gramStart"/>
      <w:r>
        <w:rPr>
          <w:rFonts w:cstheme="minorHAnsi"/>
        </w:rPr>
        <w:t>each and every</w:t>
      </w:r>
      <w:proofErr w:type="gramEnd"/>
      <w:r>
        <w:rPr>
          <w:rFonts w:cstheme="minorHAnsi"/>
        </w:rPr>
        <w:t xml:space="preserve"> transcript using 1,000 or more permutations. However, we permuted the whole dataset across </w:t>
      </w:r>
      <w:proofErr w:type="gramStart"/>
      <w:r>
        <w:rPr>
          <w:rFonts w:cstheme="minorHAnsi"/>
        </w:rPr>
        <w:t>all of</w:t>
      </w:r>
      <w:proofErr w:type="gramEnd"/>
      <w:r>
        <w:rPr>
          <w:rFonts w:cstheme="minorHAnsi"/>
        </w:rPr>
        <w:t xml:space="preserve"> the </w:t>
      </w:r>
      <w:r w:rsidRPr="0035605C">
        <w:rPr>
          <w:rFonts w:cstheme="minorHAnsi"/>
        </w:rPr>
        <w:t>tens of thousands of traits</w:t>
      </w:r>
      <w:r>
        <w:rPr>
          <w:rFonts w:cstheme="minorHAnsi"/>
        </w:rPr>
        <w:t xml:space="preserve"> five times and repeated the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w:t>
      </w:r>
      <w:r>
        <w:rPr>
          <w:rFonts w:cstheme="minorHAnsi"/>
        </w:rPr>
        <w:lastRenderedPageBreak/>
        <w:t xml:space="preserve">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ins w:id="20" w:author="Dan Kliebenstein" w:date="2019-02-21T11:01:00Z">
        <w:r>
          <w:rPr>
            <w:rFonts w:cstheme="minorHAnsi"/>
          </w:rPr>
          <w:t xml:space="preserve"> </w:t>
        </w:r>
        <w:commentRangeStart w:id="21"/>
        <w:r>
          <w:rPr>
            <w:rFonts w:cstheme="minorHAnsi"/>
          </w:rPr>
          <w:t xml:space="preserve">However, we did not identify </w:t>
        </w:r>
        <w:proofErr w:type="gramStart"/>
        <w:r>
          <w:rPr>
            <w:rFonts w:cstheme="minorHAnsi"/>
          </w:rPr>
          <w:t>a large number of</w:t>
        </w:r>
        <w:proofErr w:type="gramEnd"/>
        <w:r>
          <w:rPr>
            <w:rFonts w:cstheme="minorHAnsi"/>
          </w:rPr>
          <w:t xml:space="preserve"> outlier p-values as would be expected if there were numerous large</w:t>
        </w:r>
      </w:ins>
      <w:r w:rsidR="00055628">
        <w:rPr>
          <w:rFonts w:cstheme="minorHAnsi"/>
        </w:rPr>
        <w:t>-</w:t>
      </w:r>
      <w:ins w:id="22" w:author="Dan Kliebenstein" w:date="2019-02-21T11:01:00Z">
        <w:r>
          <w:rPr>
            <w:rFonts w:cstheme="minorHAnsi"/>
          </w:rPr>
          <w:t xml:space="preserve">effect </w:t>
        </w:r>
        <w:r w:rsidRPr="00B8405E">
          <w:rPr>
            <w:rFonts w:cstheme="minorHAnsi"/>
            <w:i/>
          </w:rPr>
          <w:t>cis</w:t>
        </w:r>
        <w:r>
          <w:rPr>
            <w:rFonts w:cstheme="minorHAnsi"/>
          </w:rPr>
          <w:t>-eQTL.</w:t>
        </w:r>
      </w:ins>
      <w:r w:rsidR="008E7729" w:rsidRPr="0035605C">
        <w:rPr>
          <w:rFonts w:cstheme="minorHAnsi"/>
        </w:rPr>
        <w:t xml:space="preserve"> </w:t>
      </w:r>
      <w:commentRangeEnd w:id="21"/>
      <w:r w:rsidR="003B4D6A">
        <w:rPr>
          <w:rStyle w:val="CommentReference"/>
        </w:rPr>
        <w:commentReference w:id="21"/>
      </w:r>
      <w:r w:rsidR="008E7729" w:rsidRPr="0035605C">
        <w:rPr>
          <w:rFonts w:cstheme="minorHAnsi"/>
        </w:rPr>
        <w:t xml:space="preserve">To test if the </w:t>
      </w:r>
      <w:r w:rsidR="00D90417">
        <w:rPr>
          <w:rFonts w:cstheme="minorHAnsi"/>
          <w:i/>
        </w:rPr>
        <w:t>B. cinerea</w:t>
      </w:r>
      <w:r w:rsidR="008E7729" w:rsidRPr="0035605C">
        <w:rPr>
          <w:rFonts w:cstheme="minorHAnsi"/>
        </w:rPr>
        <w:t xml:space="preserve"> transcriptome shows a similar cis-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7F6F686A"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w:t>
      </w:r>
      <w:r w:rsidR="00103483" w:rsidRPr="0035605C">
        <w:rPr>
          <w:rFonts w:cstheme="minorHAnsi"/>
        </w:rPr>
        <w:lastRenderedPageBreak/>
        <w:t xml:space="preserve">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71966BB7"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23"/>
      <w:commentRangeStart w:id="24"/>
      <w:r w:rsidR="00D16988">
        <w:rPr>
          <w:rFonts w:cstheme="minorHAnsi"/>
        </w:rPr>
        <w:t xml:space="preserve">polymorphisms </w:t>
      </w:r>
      <w:commentRangeEnd w:id="23"/>
      <w:r w:rsidR="00656AC4">
        <w:rPr>
          <w:rStyle w:val="CommentReference"/>
        </w:rPr>
        <w:commentReference w:id="23"/>
      </w:r>
      <w:commentRangeEnd w:id="24"/>
      <w:r w:rsidR="00892324">
        <w:rPr>
          <w:rStyle w:val="CommentReference"/>
        </w:rPr>
        <w:commentReference w:id="24"/>
      </w:r>
      <w:r w:rsidR="009A61CD">
        <w:rPr>
          <w:rFonts w:cstheme="minorHAnsi"/>
        </w:rPr>
        <w:t xml:space="preserve"> </w:t>
      </w:r>
      <w:r w:rsidR="001F7B6F">
        <w:rPr>
          <w:rFonts w:cstheme="minorHAnsi"/>
        </w:rPr>
        <w:fldChar w:fldCharType="begin"/>
      </w:r>
      <w:r w:rsidR="001F7B6F">
        <w:rPr>
          <w:rFonts w:cstheme="minorHAnsi"/>
        </w:rPr>
        <w:instrText xml:space="preserve"> ADDIN EN.CITE &lt;EndNote&gt;&lt;Cite&gt;&lt;Author&gt;Chan&lt;/Author&gt;&lt;Year&gt;2010&lt;/Year&gt;&lt;RecNum&gt;418&lt;/RecNum&gt;&lt;DisplayText&gt;(Chan, Rowe et al. 2010)&lt;/DisplayText&gt;&lt;record&gt;&lt;rec-number&gt;418&lt;/rec-number&gt;&lt;foreign-keys&gt;&lt;key app="EN" db-id="a2x2tzszjfd2zjed0e8psfdtd0daafwwr002" timestamp="0"&gt;418&lt;/key&gt;&lt;/foreign-keys&gt;&lt;ref-type name="Journal Article"&gt;17&lt;/ref-type&gt;&lt;contributors&gt;&lt;authors&gt;&lt;author&gt;Chan, E. K.&lt;/author&gt;&lt;author&gt;Rowe, H. C.&lt;/author&gt;&lt;author&gt;Kliebenstein, D. J.&lt;/author&gt;&lt;/authors&gt;&lt;/contributors&gt;&lt;auth-address&gt;Department of Plant Sciences, University of California, Davis, California 95616, USA.&lt;/auth-address&gt;&lt;titles&gt;&lt;title&gt;Understanding the evolution of defense metabolites in Arabidopsis thaliana using genome-wide association mapping&lt;/title&gt;&lt;secondary-title&gt;Genetics&lt;/secondary-title&gt;&lt;alt-title&gt;Genetics&lt;/alt-title&gt;&lt;/titles&gt;&lt;periodical&gt;&lt;full-title&gt;Genetics&lt;/full-title&gt;&lt;/periodical&gt;&lt;alt-periodical&gt;&lt;full-title&gt;Genetics&lt;/full-title&gt;&lt;/alt-periodical&gt;&lt;pages&gt;991-1007&lt;/pages&gt;&lt;volume&gt;185&lt;/volume&gt;&lt;number&gt;3&lt;/number&gt;&lt;keywords&gt;&lt;keyword&gt;Arabidopsis/*genetics/metabolism&lt;/keyword&gt;&lt;keyword&gt;Biological Evolution&lt;/keyword&gt;&lt;keyword&gt;*Chromosome Mapping&lt;/keyword&gt;&lt;keyword&gt;*Genetic Association Studies&lt;/keyword&gt;&lt;keyword&gt;*Genome, Plant&lt;/keyword&gt;&lt;keyword&gt;*Genome-Wide Association Study&lt;/keyword&gt;&lt;keyword&gt;Genotype&lt;/keyword&gt;&lt;keyword&gt;Glucosinolates/*metabolism&lt;/keyword&gt;&lt;keyword&gt;Linkage Disequilibrium&lt;/keyword&gt;&lt;keyword&gt;Phenotype&lt;/keyword&gt;&lt;keyword&gt;Polymorphism, Single Nucleotide/genetics&lt;/keyword&gt;&lt;keyword&gt;*Quantitative Trait Loci&lt;/keyword&gt;&lt;/keywords&gt;&lt;dates&gt;&lt;year&gt;2010&lt;/year&gt;&lt;pub-dates&gt;&lt;date&gt;Jul&lt;/date&gt;&lt;/pub-dates&gt;&lt;/dates&gt;&lt;isbn&gt;1943-2631 (Electronic)&amp;#xD;0016-6731 (Linking)&lt;/isbn&gt;&lt;accession-num&gt;19737743&lt;/accession-num&gt;&lt;urls&gt;&lt;related-urls&gt;&lt;url&gt;http://www.ncbi.nlm.nih.gov/pubmed/19737743&lt;/url&gt;&lt;/related-urls&gt;&lt;/urls&gt;&lt;custom2&gt;2907214&lt;/custom2&gt;&lt;electronic-resource-num&gt;10.1534/genetics.109.108522&lt;/electronic-resource-num&gt;&lt;/record&gt;&lt;/Cite&gt;&lt;/EndNote&gt;</w:instrText>
      </w:r>
      <w:r w:rsidR="001F7B6F">
        <w:rPr>
          <w:rFonts w:cstheme="minorHAnsi"/>
        </w:rPr>
        <w:fldChar w:fldCharType="separate"/>
      </w:r>
      <w:r w:rsidR="001F7B6F">
        <w:rPr>
          <w:rFonts w:cstheme="minorHAnsi"/>
          <w:noProof/>
        </w:rPr>
        <w:t>(Chan, Rowe et al. 2010)</w:t>
      </w:r>
      <w:r w:rsidR="001F7B6F">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w:t>
      </w:r>
      <w:proofErr w:type="gramStart"/>
      <w:r w:rsidR="00656AC4">
        <w:rPr>
          <w:rFonts w:cstheme="minorHAnsi"/>
        </w:rPr>
        <w:t>eQTL</w:t>
      </w:r>
      <w:proofErr w:type="gramEnd"/>
      <w:r w:rsidR="00656AC4">
        <w:rPr>
          <w:rFonts w:cstheme="minorHAnsi"/>
        </w:rPr>
        <w:t xml:space="preserve"> but </w:t>
      </w:r>
      <w:r w:rsidR="00907886">
        <w:rPr>
          <w:rFonts w:cstheme="minorHAnsi"/>
        </w:rPr>
        <w:t xml:space="preserve">none were detected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01811551"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w:t>
      </w:r>
      <w:r w:rsidR="00907886">
        <w:rPr>
          <w:rFonts w:cstheme="minorHAnsi"/>
        </w:rPr>
        <w:lastRenderedPageBreak/>
        <w:t xml:space="preserve">investigated the </w:t>
      </w:r>
      <w:r w:rsidR="00D23608">
        <w:rPr>
          <w:rFonts w:cstheme="minorHAnsi"/>
        </w:rPr>
        <w:t>b</w:t>
      </w:r>
      <w:r w:rsidR="00907886">
        <w:rPr>
          <w:rFonts w:cstheme="minorHAnsi"/>
        </w:rPr>
        <w:t xml:space="preserve">otcinic acid cluster which identified </w:t>
      </w:r>
      <w:proofErr w:type="gramStart"/>
      <w:r w:rsidR="00907886">
        <w:rPr>
          <w:rFonts w:cstheme="minorHAnsi"/>
        </w:rPr>
        <w:t xml:space="preserve">a </w:t>
      </w:r>
      <w:r w:rsidR="001750AD" w:rsidRPr="0035605C">
        <w:rPr>
          <w:rFonts w:cstheme="minorHAnsi"/>
        </w:rPr>
        <w:t>number of</w:t>
      </w:r>
      <w:proofErr w:type="gramEnd"/>
      <w:r w:rsidR="001750AD" w:rsidRPr="0035605C">
        <w:rPr>
          <w:rFonts w:cstheme="minorHAnsi"/>
        </w:rPr>
        <w:t xml:space="preserve">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 xml:space="preserve">. </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37C6D6A"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similar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patterns to the 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Pr="00DE16D8">
        <w:rPr>
          <w:rFonts w:cstheme="minorHAnsi"/>
          <w:i/>
        </w:rPr>
        <w:t>cis-</w:t>
      </w:r>
      <w:r>
        <w:rPr>
          <w:rFonts w:cstheme="minorHAnsi"/>
        </w:rPr>
        <w:t>effects</w:t>
      </w:r>
      <w:r w:rsidR="003600C6">
        <w:rPr>
          <w:rFonts w:cstheme="minorHAnsi"/>
        </w:rPr>
        <w:t>,</w:t>
      </w:r>
      <w:r>
        <w:rPr>
          <w:rFonts w:cstheme="minorHAnsi"/>
        </w:rPr>
        <w:t xml:space="preserve"> although 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 xml:space="preserve">missed due to SNP data not incorporating </w:t>
      </w:r>
      <w:r w:rsidR="00280F87">
        <w:rPr>
          <w:rFonts w:cstheme="minorHAnsi"/>
        </w:rPr>
        <w:lastRenderedPageBreak/>
        <w:t>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0261BF33"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 xml:space="preserve">by using the top SNP per transcript </w:t>
      </w:r>
      <w:r w:rsidRPr="0035605C">
        <w:rPr>
          <w:rFonts w:cstheme="minorHAnsi"/>
        </w:rPr>
        <w:t>(Figure N6). By permuting the SNP positions, we identified maximum permuted hotspot</w:t>
      </w:r>
      <w:r>
        <w:rPr>
          <w:rFonts w:cstheme="minorHAnsi"/>
        </w:rPr>
        <w:t>s as 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w:t>
      </w:r>
      <w:r w:rsidR="00202F91" w:rsidRPr="0035605C">
        <w:rPr>
          <w:rFonts w:cstheme="minorHAnsi"/>
          <w:i/>
        </w:rPr>
        <w:lastRenderedPageBreak/>
        <w:t xml:space="preserve">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5425491F" w:rsidR="007E7466" w:rsidRPr="0035605C" w:rsidRDefault="007E7466" w:rsidP="00782740">
      <w:pPr>
        <w:spacing w:line="480" w:lineRule="auto"/>
        <w:rPr>
          <w:rFonts w:cstheme="minorHAnsi"/>
          <w:b/>
        </w:rPr>
      </w:pPr>
      <w:r w:rsidRPr="0035605C">
        <w:rPr>
          <w:rFonts w:cstheme="minorHAnsi"/>
          <w:b/>
        </w:rPr>
        <w:t>Annotation of</w:t>
      </w:r>
      <w:r w:rsidR="00FF05C9">
        <w:rPr>
          <w:rFonts w:cstheme="minorHAnsi"/>
          <w:b/>
        </w:rPr>
        <w:t xml:space="preserve"> eQTL</w:t>
      </w:r>
      <w:r w:rsidRPr="0035605C">
        <w:rPr>
          <w:rFonts w:cstheme="minorHAnsi"/>
          <w:b/>
        </w:rPr>
        <w:t xml:space="preserve"> </w:t>
      </w:r>
      <w:r w:rsidR="00F85ACF" w:rsidRPr="0035605C">
        <w:rPr>
          <w:rFonts w:cstheme="minorHAnsi"/>
          <w:b/>
        </w:rPr>
        <w:t>hot</w:t>
      </w:r>
      <w:r w:rsidR="00FF05C9">
        <w:rPr>
          <w:rFonts w:cstheme="minorHAnsi"/>
          <w:b/>
        </w:rPr>
        <w:t>spot</w:t>
      </w:r>
      <w:r w:rsidR="00F85ACF" w:rsidRPr="0035605C">
        <w:rPr>
          <w:rFonts w:cstheme="minorHAnsi"/>
          <w:b/>
        </w:rPr>
        <w:t>s and targets</w:t>
      </w:r>
    </w:p>
    <w:p w14:paraId="4B3A16B7" w14:textId="6057AABF" w:rsidR="005E5DC0" w:rsidRDefault="00202F91" w:rsidP="005E5DC0">
      <w:pPr>
        <w:spacing w:line="480" w:lineRule="auto"/>
        <w:ind w:firstLine="720"/>
        <w:rPr>
          <w:rFonts w:cstheme="minorHAnsi"/>
        </w:rPr>
      </w:pPr>
      <w:r w:rsidRPr="0035605C">
        <w:rPr>
          <w:rFonts w:cstheme="minorHAnsi"/>
        </w:rPr>
        <w:t>We annotated these hot</w:t>
      </w:r>
      <w:r w:rsidR="00FF05C9">
        <w:rPr>
          <w:rFonts w:cstheme="minorHAnsi"/>
        </w:rPr>
        <w:t>spots</w:t>
      </w:r>
      <w:r w:rsidRPr="0035605C">
        <w:rPr>
          <w:rFonts w:cstheme="minorHAnsi"/>
        </w:rPr>
        <w:t xml:space="preserve">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123E77" w:rsidRPr="00123E77">
        <w:rPr>
          <w:rFonts w:cstheme="minorHAnsi"/>
          <w:i/>
        </w:rPr>
        <w:t xml:space="preserve">A. thaliana </w:t>
      </w:r>
      <w:r w:rsidR="00D020F8" w:rsidRPr="0035605C">
        <w:rPr>
          <w:rFonts w:cstheme="minorHAnsi"/>
        </w:rPr>
        <w:t>hot</w:t>
      </w:r>
      <w:r w:rsidR="007706A4">
        <w:rPr>
          <w:rFonts w:cstheme="minorHAnsi"/>
        </w:rPr>
        <w:t>spots,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From </w:t>
      </w:r>
      <w:r w:rsidR="00D020F8" w:rsidRPr="0035605C">
        <w:rPr>
          <w:rFonts w:cstheme="minorHAnsi"/>
          <w:i/>
        </w:rPr>
        <w:t xml:space="preserve">B. cinerea </w:t>
      </w:r>
      <w:r w:rsidR="00D020F8" w:rsidRPr="0035605C">
        <w:rPr>
          <w:rFonts w:cstheme="minorHAnsi"/>
        </w:rPr>
        <w:t>expression profiles, the 1</w:t>
      </w:r>
      <w:r w:rsidR="007706A4">
        <w:rPr>
          <w:rFonts w:cstheme="minorHAnsi"/>
        </w:rPr>
        <w:t>3</w:t>
      </w:r>
      <w:r w:rsidR="00D020F8" w:rsidRPr="0035605C">
        <w:rPr>
          <w:rFonts w:cstheme="minorHAnsi"/>
        </w:rPr>
        <w:t xml:space="preserve"> hot</w:t>
      </w:r>
      <w:r w:rsidR="007706A4">
        <w:rPr>
          <w:rFonts w:cstheme="minorHAnsi"/>
        </w:rPr>
        <w:t>spots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Table N1). </w:t>
      </w:r>
    </w:p>
    <w:p w14:paraId="356C9379" w14:textId="0C164AAB" w:rsidR="00451C80" w:rsidRDefault="005E5DC0" w:rsidP="00123E77">
      <w:pPr>
        <w:spacing w:line="480" w:lineRule="auto"/>
        <w:ind w:firstLine="720"/>
        <w:rPr>
          <w:rFonts w:cstheme="minorHAnsi"/>
        </w:rPr>
      </w:pPr>
      <w:r>
        <w:rPr>
          <w:rFonts w:cstheme="minorHAnsi"/>
        </w:rPr>
        <w:t xml:space="preserve">To look for connections to virulence, we examined </w:t>
      </w:r>
      <w:r w:rsidRPr="0035605C">
        <w:rPr>
          <w:rFonts w:cstheme="minorHAnsi"/>
        </w:rPr>
        <w:t xml:space="preserve">links to co-expression networks </w:t>
      </w:r>
      <w:r>
        <w:rPr>
          <w:rFonts w:cstheme="minorHAnsi"/>
        </w:rPr>
        <w:t xml:space="preserve">and lesion size variation </w:t>
      </w:r>
      <w:r w:rsidRPr="0035605C">
        <w:rPr>
          <w:rFonts w:cstheme="minorHAnsi"/>
        </w:rPr>
        <w:t>from previous RNA</w:t>
      </w:r>
      <w:r w:rsidR="00867254">
        <w:rPr>
          <w:rFonts w:cstheme="minorHAnsi"/>
        </w:rPr>
        <w:t>-S</w:t>
      </w:r>
      <w:r w:rsidRPr="0035605C">
        <w:rPr>
          <w:rFonts w:cstheme="minorHAnsi"/>
        </w:rPr>
        <w:t xml:space="preserve">eq </w:t>
      </w:r>
      <w:r>
        <w:rPr>
          <w:rFonts w:cstheme="minorHAnsi"/>
        </w:rPr>
        <w:t>analysis</w:t>
      </w:r>
      <w:r w:rsidRPr="0035605C">
        <w:rPr>
          <w:rFonts w:cstheme="minorHAnsi"/>
        </w:rPr>
        <w:t xml:space="preserve"> of these transcripts</w:t>
      </w:r>
      <w:r>
        <w:rPr>
          <w:rFonts w:cstheme="minorHAnsi"/>
        </w:rPr>
        <w:t xml:space="preserve"> and GWA analysis of these isolates</w:t>
      </w:r>
      <w:r w:rsidRPr="0035605C">
        <w:rPr>
          <w:rFonts w:cstheme="minorHAnsi"/>
        </w:rPr>
        <w:t xml:space="preserve"> </w:t>
      </w:r>
      <w:r w:rsidR="001F7B6F">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Zhang, Corwin et al. 2017, Atwell, Corwin et al. 2018, Zhang, Corwin et al. 2018)</w:t>
      </w:r>
      <w:r w:rsidR="001F7B6F">
        <w:rPr>
          <w:rFonts w:cstheme="minorHAnsi"/>
        </w:rPr>
        <w:fldChar w:fldCharType="end"/>
      </w:r>
      <w:r>
        <w:rPr>
          <w:rFonts w:cstheme="minorHAnsi"/>
        </w:rPr>
        <w:t xml:space="preserve"> </w:t>
      </w:r>
      <w:r w:rsidRPr="0035605C">
        <w:rPr>
          <w:rFonts w:cstheme="minorHAnsi"/>
        </w:rPr>
        <w:t>(Table X1). eQTL hotspots linked to these co-expression networks could indicate regulatory points for modules of expression variation.</w:t>
      </w:r>
      <w:r w:rsidR="00EF2AC7">
        <w:rPr>
          <w:rFonts w:cstheme="minorHAnsi"/>
        </w:rPr>
        <w:t xml:space="preserve"> </w:t>
      </w:r>
    </w:p>
    <w:p w14:paraId="16223B82" w14:textId="06F9C8FC" w:rsidR="00DE7C55" w:rsidRDefault="000D6131" w:rsidP="00123E77">
      <w:pPr>
        <w:spacing w:line="480" w:lineRule="auto"/>
        <w:ind w:firstLine="720"/>
        <w:rPr>
          <w:rFonts w:cstheme="minorHAnsi"/>
        </w:rPr>
      </w:pPr>
      <w:r w:rsidRPr="0035605C">
        <w:rPr>
          <w:rFonts w:cstheme="minorHAnsi"/>
        </w:rPr>
        <w:t xml:space="preserve">Among the </w:t>
      </w:r>
      <w:r w:rsidR="00123E77">
        <w:rPr>
          <w:rFonts w:cstheme="minorHAnsi"/>
        </w:rPr>
        <w:t>22</w:t>
      </w:r>
      <w:r w:rsidR="00867254">
        <w:rPr>
          <w:rFonts w:cstheme="minorHAnsi"/>
        </w:rPr>
        <w:t xml:space="preserve"> eQTL</w:t>
      </w:r>
      <w:r w:rsidRPr="0035605C">
        <w:rPr>
          <w:rFonts w:cstheme="minorHAnsi"/>
        </w:rPr>
        <w:t xml:space="preserve"> hot</w:t>
      </w:r>
      <w:r w:rsidR="007706A4">
        <w:rPr>
          <w:rFonts w:cstheme="minorHAnsi"/>
        </w:rPr>
        <w:t>spot</w:t>
      </w:r>
      <w:r w:rsidRPr="0035605C">
        <w:rPr>
          <w:rFonts w:cstheme="minorHAnsi"/>
        </w:rPr>
        <w:t xml:space="preserve"> </w:t>
      </w:r>
      <w:r w:rsidR="00123E77">
        <w:rPr>
          <w:rFonts w:cstheme="minorHAnsi"/>
        </w:rPr>
        <w:t>genes</w:t>
      </w:r>
      <w:r w:rsidRPr="0035605C">
        <w:rPr>
          <w:rFonts w:cstheme="minorHAnsi"/>
        </w:rPr>
        <w:t xml:space="preserve">, </w:t>
      </w:r>
      <w:r w:rsidR="00575BD4" w:rsidRPr="0035605C">
        <w:rPr>
          <w:rFonts w:cstheme="minorHAnsi"/>
        </w:rPr>
        <w:t>three of the</w:t>
      </w:r>
      <w:r w:rsidR="00123E77">
        <w:rPr>
          <w:rFonts w:cstheme="minorHAnsi"/>
        </w:rPr>
        <w:t xml:space="preserve"> </w:t>
      </w:r>
      <w:r w:rsidR="00123E77" w:rsidRPr="00123E77">
        <w:rPr>
          <w:rFonts w:cstheme="minorHAnsi"/>
          <w:i/>
        </w:rPr>
        <w:t xml:space="preserve">B. cinerea </w:t>
      </w:r>
      <w:r w:rsidR="00123E77">
        <w:rPr>
          <w:rFonts w:cstheme="minorHAnsi"/>
        </w:rPr>
        <w:t>hot</w:t>
      </w:r>
      <w:r w:rsidR="007706A4">
        <w:rPr>
          <w:rFonts w:cstheme="minorHAnsi"/>
        </w:rPr>
        <w:t>spot</w:t>
      </w:r>
      <w:r w:rsidR="00E56078" w:rsidRPr="0035605C">
        <w:rPr>
          <w:rFonts w:cstheme="minorHAnsi"/>
        </w:rPr>
        <w:t xml:space="preserve"> </w:t>
      </w:r>
      <w:r w:rsidR="00575BD4" w:rsidRPr="0035605C">
        <w:rPr>
          <w:rFonts w:cstheme="minorHAnsi"/>
        </w:rPr>
        <w:t xml:space="preserve">genes </w:t>
      </w:r>
      <w:r w:rsidR="00123E77">
        <w:rPr>
          <w:rFonts w:cstheme="minorHAnsi"/>
        </w:rPr>
        <w:t xml:space="preserve">and two of the </w:t>
      </w:r>
      <w:r w:rsidR="00123E77" w:rsidRPr="00123E77">
        <w:rPr>
          <w:rFonts w:cstheme="minorHAnsi"/>
          <w:i/>
        </w:rPr>
        <w:t>A. thaliana</w:t>
      </w:r>
      <w:r w:rsidR="00123E77">
        <w:rPr>
          <w:rFonts w:cstheme="minorHAnsi"/>
        </w:rPr>
        <w:t xml:space="preserve"> hot</w:t>
      </w:r>
      <w:r w:rsidR="007706A4">
        <w:rPr>
          <w:rFonts w:cstheme="minorHAnsi"/>
        </w:rPr>
        <w:t>spot</w:t>
      </w:r>
      <w:r w:rsidR="00123E77">
        <w:rPr>
          <w:rFonts w:cstheme="minorHAnsi"/>
        </w:rPr>
        <w:t xml:space="preserve"> genes </w:t>
      </w:r>
      <w:r w:rsidR="00DF6C59">
        <w:rPr>
          <w:rFonts w:cstheme="minorHAnsi"/>
        </w:rPr>
        <w:t>are strongly positively correlated to</w:t>
      </w:r>
      <w:r w:rsidR="00575BD4" w:rsidRPr="0035605C">
        <w:rPr>
          <w:rFonts w:cstheme="minorHAnsi"/>
        </w:rPr>
        <w:t xml:space="preserve"> lesion size variation across all tested </w:t>
      </w:r>
      <w:r w:rsidR="00575BD4" w:rsidRPr="0035605C">
        <w:rPr>
          <w:rFonts w:cstheme="minorHAnsi"/>
          <w:i/>
        </w:rPr>
        <w:t>A. thaliana</w:t>
      </w:r>
      <w:r w:rsidR="00575BD4" w:rsidRPr="0035605C">
        <w:rPr>
          <w:rFonts w:cstheme="minorHAnsi"/>
        </w:rPr>
        <w:t xml:space="preserve"> genotypes</w:t>
      </w:r>
      <w:r w:rsidR="00123E77">
        <w:rPr>
          <w:rFonts w:cstheme="minorHAnsi"/>
        </w:rPr>
        <w:t>, including immune pathway mutants</w:t>
      </w:r>
      <w:r w:rsidR="001E4CEC">
        <w:rPr>
          <w:rFonts w:cstheme="minorHAnsi"/>
        </w:rPr>
        <w:t xml:space="preserve"> (Table N1) </w:t>
      </w:r>
      <w:r w:rsidR="001F7B6F">
        <w:rPr>
          <w:rFonts w:cstheme="minorHAnsi"/>
        </w:rPr>
        <w:fldChar w:fldCharType="begin"/>
      </w:r>
      <w:r w:rsidR="001F7B6F">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ang, Corwin et al. 2018)</w:t>
      </w:r>
      <w:r w:rsidR="001F7B6F">
        <w:rPr>
          <w:rFonts w:cstheme="minorHAnsi"/>
        </w:rPr>
        <w:fldChar w:fldCharType="end"/>
      </w:r>
      <w:r w:rsidR="00575BD4" w:rsidRPr="0035605C">
        <w:rPr>
          <w:rFonts w:cstheme="minorHAnsi"/>
        </w:rPr>
        <w:t>.</w:t>
      </w:r>
      <w:r w:rsidR="00123E77">
        <w:rPr>
          <w:rFonts w:cstheme="minorHAnsi"/>
        </w:rPr>
        <w:t xml:space="preserve"> </w:t>
      </w:r>
      <w:r w:rsidR="001E4CEC">
        <w:rPr>
          <w:rFonts w:cstheme="minorHAnsi"/>
        </w:rPr>
        <w:t>A fourth</w:t>
      </w:r>
      <w:r w:rsidR="00E80CB1">
        <w:rPr>
          <w:rFonts w:cstheme="minorHAnsi"/>
        </w:rPr>
        <w:t xml:space="preserve"> </w:t>
      </w:r>
      <w:r w:rsidR="00E80CB1" w:rsidRPr="001E4CEC">
        <w:rPr>
          <w:rFonts w:cstheme="minorHAnsi"/>
          <w:i/>
        </w:rPr>
        <w:t>B. cinerea</w:t>
      </w:r>
      <w:r w:rsidR="00E80CB1">
        <w:rPr>
          <w:rFonts w:cstheme="minorHAnsi"/>
        </w:rPr>
        <w:t xml:space="preserve"> hotspot gene is </w:t>
      </w:r>
      <w:r w:rsidR="008E0A23">
        <w:rPr>
          <w:rFonts w:cstheme="minorHAnsi"/>
        </w:rPr>
        <w:t>consistently identified as a top GWA hit controlling lesion size across host genotypes and association methods (Table N1)</w:t>
      </w:r>
      <w:r w:rsidR="000B4CB0">
        <w:rPr>
          <w:rFonts w:cstheme="minorHAnsi"/>
        </w:rPr>
        <w:t xml:space="preserve"> </w:t>
      </w:r>
      <w:r w:rsidR="001F7B6F">
        <w:rPr>
          <w:rFonts w:cstheme="minorHAnsi"/>
        </w:rPr>
        <w:fldChar w:fldCharType="begin"/>
      </w:r>
      <w:r w:rsidR="001F7B6F">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Atwell, Corwin et al. 2018)</w:t>
      </w:r>
      <w:r w:rsidR="001F7B6F">
        <w:rPr>
          <w:rFonts w:cstheme="minorHAnsi"/>
        </w:rPr>
        <w:fldChar w:fldCharType="end"/>
      </w:r>
      <w:r w:rsidR="008E0A23">
        <w:rPr>
          <w:rFonts w:cstheme="minorHAnsi"/>
        </w:rPr>
        <w:t xml:space="preserve">. </w:t>
      </w:r>
    </w:p>
    <w:p w14:paraId="3B89087B" w14:textId="0062CE9C" w:rsidR="007E7466" w:rsidRDefault="001567B8" w:rsidP="00C77FC6">
      <w:pPr>
        <w:spacing w:line="480" w:lineRule="auto"/>
        <w:ind w:firstLine="720"/>
        <w:rPr>
          <w:rFonts w:cstheme="minorHAnsi"/>
        </w:rPr>
      </w:pPr>
      <w:r w:rsidRPr="0035605C">
        <w:rPr>
          <w:rFonts w:cstheme="minorHAnsi"/>
        </w:rPr>
        <w:lastRenderedPageBreak/>
        <w:t>Nine of the</w:t>
      </w:r>
      <w:r w:rsidR="00E56078" w:rsidRPr="0035605C">
        <w:rPr>
          <w:rFonts w:cstheme="minorHAnsi"/>
        </w:rPr>
        <w:t xml:space="preserve"> 11</w:t>
      </w:r>
      <w:r w:rsidRPr="0035605C">
        <w:rPr>
          <w:rFonts w:cstheme="minorHAnsi"/>
        </w:rPr>
        <w:t xml:space="preserve"> </w:t>
      </w:r>
      <w:r w:rsidRPr="0035605C">
        <w:rPr>
          <w:rFonts w:cstheme="minorHAnsi"/>
          <w:i/>
        </w:rPr>
        <w:t xml:space="preserve">B. cinerea </w:t>
      </w:r>
      <w:r w:rsidRPr="0035605C">
        <w:rPr>
          <w:rFonts w:cstheme="minorHAnsi"/>
        </w:rPr>
        <w:t>eQTL hot</w:t>
      </w:r>
      <w:r w:rsidR="007706A4">
        <w:rPr>
          <w:rFonts w:cstheme="minorHAnsi"/>
        </w:rPr>
        <w:t>spot</w:t>
      </w:r>
      <w:r w:rsidR="00123E77">
        <w:rPr>
          <w:rFonts w:cstheme="minorHAnsi"/>
        </w:rPr>
        <w:t xml:space="preserve"> genes</w:t>
      </w:r>
      <w:r w:rsidRPr="0035605C">
        <w:rPr>
          <w:rFonts w:cstheme="minorHAnsi"/>
        </w:rPr>
        <w:t xml:space="preserve"> </w:t>
      </w:r>
      <w:r w:rsidR="00C77FC6">
        <w:rPr>
          <w:rFonts w:cstheme="minorHAnsi"/>
        </w:rPr>
        <w:t>targeted genes</w:t>
      </w:r>
      <w:r w:rsidRPr="0035605C">
        <w:rPr>
          <w:rFonts w:cstheme="minorHAnsi"/>
        </w:rPr>
        <w:t xml:space="preserve"> in one or more of four major </w:t>
      </w:r>
      <w:r w:rsidRPr="0035605C">
        <w:rPr>
          <w:rFonts w:cstheme="minorHAnsi"/>
          <w:i/>
        </w:rPr>
        <w:t>B. cinerea</w:t>
      </w:r>
      <w:r w:rsidRPr="0035605C">
        <w:rPr>
          <w:rFonts w:cstheme="minorHAnsi"/>
        </w:rPr>
        <w:t xml:space="preserve"> </w:t>
      </w:r>
      <w:r w:rsidR="008F6DEC" w:rsidRPr="0035605C">
        <w:rPr>
          <w:rFonts w:cstheme="minorHAnsi"/>
        </w:rPr>
        <w:t>co-expression</w:t>
      </w:r>
      <w:r w:rsidRPr="0035605C">
        <w:rPr>
          <w:rFonts w:cstheme="minorHAnsi"/>
        </w:rPr>
        <w:t xml:space="preserve"> networks on </w:t>
      </w:r>
      <w:r w:rsidRPr="0035605C">
        <w:rPr>
          <w:rFonts w:cstheme="minorHAnsi"/>
          <w:i/>
        </w:rPr>
        <w:t>A. thaliana</w:t>
      </w:r>
      <w:r w:rsidRPr="0035605C">
        <w:rPr>
          <w:rFonts w:cstheme="minorHAnsi"/>
        </w:rPr>
        <w:t xml:space="preserve"> (Figure N8). </w:t>
      </w:r>
      <w:proofErr w:type="gramStart"/>
      <w:r w:rsidRPr="0035605C">
        <w:rPr>
          <w:rFonts w:cstheme="minorHAnsi"/>
        </w:rPr>
        <w:t>In particular, two</w:t>
      </w:r>
      <w:proofErr w:type="gramEnd"/>
      <w:r w:rsidRPr="0035605C">
        <w:rPr>
          <w:rFonts w:cstheme="minorHAnsi"/>
        </w:rPr>
        <w:t xml:space="preserve"> of these were host-specific networks functionally associated with virulence</w:t>
      </w:r>
      <w:r w:rsidR="004C3327" w:rsidRPr="0035605C">
        <w:rPr>
          <w:rFonts w:cstheme="minorHAnsi"/>
        </w:rPr>
        <w:t>, with</w:t>
      </w:r>
      <w:r w:rsidRPr="0035605C">
        <w:rPr>
          <w:rFonts w:cstheme="minorHAnsi"/>
        </w:rPr>
        <w:t xml:space="preserve"> 7 of the 11 </w:t>
      </w:r>
      <w:r w:rsidRPr="0035605C">
        <w:rPr>
          <w:rFonts w:cstheme="minorHAnsi"/>
          <w:i/>
        </w:rPr>
        <w:t xml:space="preserve">B. cinerea </w:t>
      </w:r>
      <w:r w:rsidRPr="0035605C">
        <w:rPr>
          <w:rFonts w:cstheme="minorHAnsi"/>
        </w:rPr>
        <w:t>hot</w:t>
      </w:r>
      <w:r w:rsidR="007706A4">
        <w:rPr>
          <w:rFonts w:cstheme="minorHAnsi"/>
        </w:rPr>
        <w:t>spot</w:t>
      </w:r>
      <w:r w:rsidR="00123E77">
        <w:rPr>
          <w:rFonts w:cstheme="minorHAnsi"/>
        </w:rPr>
        <w:t xml:space="preserve"> genes</w:t>
      </w:r>
      <w:r w:rsidRPr="0035605C">
        <w:rPr>
          <w:rFonts w:cstheme="minorHAnsi"/>
        </w:rPr>
        <w:t xml:space="preserve"> </w:t>
      </w:r>
      <w:r w:rsidR="004C3327" w:rsidRPr="0035605C">
        <w:rPr>
          <w:rFonts w:cstheme="minorHAnsi"/>
        </w:rPr>
        <w:t xml:space="preserve">associated </w:t>
      </w:r>
      <w:r w:rsidRPr="0035605C">
        <w:rPr>
          <w:rFonts w:cstheme="minorHAnsi"/>
        </w:rPr>
        <w:t>with one of the</w:t>
      </w:r>
      <w:r w:rsidR="004C3327" w:rsidRPr="0035605C">
        <w:rPr>
          <w:rFonts w:cstheme="minorHAnsi"/>
        </w:rPr>
        <w:t>se</w:t>
      </w:r>
      <w:r w:rsidRPr="0035605C">
        <w:rPr>
          <w:rFonts w:cstheme="minorHAnsi"/>
        </w:rPr>
        <w:t xml:space="preserve"> virulence </w:t>
      </w:r>
      <w:r w:rsidR="008F6DEC" w:rsidRPr="0035605C">
        <w:rPr>
          <w:rFonts w:cstheme="minorHAnsi"/>
        </w:rPr>
        <w:t>co-expression</w:t>
      </w:r>
      <w:r w:rsidRPr="0035605C">
        <w:rPr>
          <w:rFonts w:cstheme="minorHAnsi"/>
        </w:rPr>
        <w:t xml:space="preserve"> networks. As such, we hypothesize that these major points of </w:t>
      </w:r>
      <w:r w:rsidRPr="0035605C">
        <w:rPr>
          <w:rFonts w:cstheme="minorHAnsi"/>
          <w:i/>
        </w:rPr>
        <w:t>B. cinerea</w:t>
      </w:r>
      <w:r w:rsidRPr="0035605C">
        <w:rPr>
          <w:rFonts w:cstheme="minorHAnsi"/>
        </w:rPr>
        <w:t xml:space="preserve"> gene expression modulation may also exhibit regulation of virulence strategies on </w:t>
      </w:r>
      <w:r w:rsidRPr="0035605C">
        <w:rPr>
          <w:rFonts w:cstheme="minorHAnsi"/>
          <w:i/>
        </w:rPr>
        <w:t>A. thaliana</w:t>
      </w:r>
      <w:r w:rsidRPr="0035605C">
        <w:rPr>
          <w:rFonts w:cstheme="minorHAnsi"/>
        </w:rPr>
        <w:t>.</w:t>
      </w:r>
      <w:r w:rsidR="00C77FC6">
        <w:rPr>
          <w:rFonts w:cstheme="minorHAnsi"/>
        </w:rPr>
        <w:t xml:space="preserve"> </w:t>
      </w:r>
      <w:r w:rsidR="00C77FC6" w:rsidRPr="0035605C">
        <w:rPr>
          <w:rFonts w:cstheme="minorHAnsi"/>
        </w:rPr>
        <w:t xml:space="preserve">Nine of the </w:t>
      </w:r>
      <w:r w:rsidR="00C77FC6" w:rsidRPr="0035605C">
        <w:rPr>
          <w:rFonts w:cstheme="minorHAnsi"/>
          <w:i/>
        </w:rPr>
        <w:t xml:space="preserve">A. thaliana </w:t>
      </w:r>
      <w:r w:rsidR="00C77FC6" w:rsidRPr="0035605C">
        <w:rPr>
          <w:rFonts w:cstheme="minorHAnsi"/>
        </w:rPr>
        <w:t xml:space="preserve">eQTL hotspots </w:t>
      </w:r>
      <w:r w:rsidR="00C77FC6">
        <w:rPr>
          <w:rFonts w:cstheme="minorHAnsi"/>
        </w:rPr>
        <w:t>targeted</w:t>
      </w:r>
      <w:r w:rsidR="00C77FC6" w:rsidRPr="0035605C">
        <w:rPr>
          <w:rFonts w:cstheme="minorHAnsi"/>
        </w:rPr>
        <w:t xml:space="preserve"> genes from two major genotype-dependent </w:t>
      </w:r>
      <w:r w:rsidR="00C77FC6" w:rsidRPr="0035605C">
        <w:rPr>
          <w:rFonts w:cstheme="minorHAnsi"/>
          <w:i/>
        </w:rPr>
        <w:t>A. thaliana</w:t>
      </w:r>
      <w:r w:rsidR="00C77FC6" w:rsidRPr="0035605C">
        <w:rPr>
          <w:rFonts w:cstheme="minorHAnsi"/>
        </w:rPr>
        <w:t xml:space="preserve"> co-expression networks when infected with</w:t>
      </w:r>
      <w:r w:rsidR="00C77FC6" w:rsidRPr="0035605C">
        <w:rPr>
          <w:rFonts w:cstheme="minorHAnsi"/>
          <w:i/>
        </w:rPr>
        <w:t xml:space="preserve"> B. cinerea </w:t>
      </w:r>
      <w:r w:rsidR="00C77FC6" w:rsidRPr="0035605C">
        <w:rPr>
          <w:rFonts w:cstheme="minorHAnsi"/>
        </w:rPr>
        <w:t xml:space="preserve">(Figure N8). These networks contain genes pointing to network function in </w:t>
      </w:r>
      <w:proofErr w:type="spellStart"/>
      <w:r w:rsidR="00C77FC6" w:rsidRPr="0035605C">
        <w:rPr>
          <w:rFonts w:cstheme="minorHAnsi"/>
        </w:rPr>
        <w:t>jasmonate</w:t>
      </w:r>
      <w:proofErr w:type="spellEnd"/>
      <w:r w:rsidR="00C77FC6" w:rsidRPr="0035605C">
        <w:rPr>
          <w:rFonts w:cstheme="minorHAnsi"/>
        </w:rPr>
        <w:t xml:space="preserve"> and salicylic acid signaling processes and camalexin biosynthesis (Network I), or photosynthesis in the host (Network IV).</w:t>
      </w:r>
      <w:r w:rsidR="00C77FC6">
        <w:rPr>
          <w:rFonts w:cstheme="minorHAnsi"/>
        </w:rPr>
        <w:t xml:space="preserve"> </w:t>
      </w:r>
      <w:r w:rsidRPr="0035605C">
        <w:rPr>
          <w:rFonts w:cstheme="minorHAnsi"/>
        </w:rPr>
        <w:t>We observe particularly strong links between 4 of the</w:t>
      </w:r>
      <w:r w:rsidR="00C77FC6">
        <w:rPr>
          <w:rFonts w:cstheme="minorHAnsi"/>
        </w:rPr>
        <w:t xml:space="preserve">se hotspots </w:t>
      </w:r>
      <w:r w:rsidRPr="0035605C">
        <w:rPr>
          <w:rFonts w:cstheme="minorHAnsi"/>
        </w:rPr>
        <w:t xml:space="preserve">and immune networks in </w:t>
      </w:r>
      <w:r w:rsidRPr="0035605C">
        <w:rPr>
          <w:rFonts w:cstheme="minorHAnsi"/>
          <w:i/>
        </w:rPr>
        <w:t xml:space="preserve">A. thaliana </w:t>
      </w:r>
      <w:r w:rsidRPr="0035605C">
        <w:rPr>
          <w:rFonts w:cstheme="minorHAnsi"/>
        </w:rPr>
        <w:t>(Figure N8). These frequent links suggest that our eQTL 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r w:rsidR="00667AC5" w:rsidRPr="0035605C">
        <w:rPr>
          <w:rFonts w:cstheme="minorHAnsi"/>
        </w:rPr>
        <w:t>If these eQTL</w:t>
      </w:r>
      <w:r w:rsidR="00123E77">
        <w:rPr>
          <w:rFonts w:cstheme="minorHAnsi"/>
        </w:rPr>
        <w:t xml:space="preserve"> hot</w:t>
      </w:r>
      <w:r w:rsidR="007706A4">
        <w:rPr>
          <w:rFonts w:cstheme="minorHAnsi"/>
        </w:rPr>
        <w:t>spots</w:t>
      </w:r>
      <w:r w:rsidR="00667AC5" w:rsidRPr="0035605C">
        <w:rPr>
          <w:rFonts w:cstheme="minorHAnsi"/>
        </w:rPr>
        <w:t xml:space="preserve"> are modulating expression of many genes, and affecting lesion size, they may be major </w:t>
      </w:r>
      <w:r w:rsidR="00667AC5" w:rsidRPr="0035605C">
        <w:rPr>
          <w:rFonts w:cstheme="minorHAnsi"/>
          <w:i/>
        </w:rPr>
        <w:t xml:space="preserve">B. cinerea </w:t>
      </w:r>
      <w:r w:rsidR="00667AC5" w:rsidRPr="0035605C">
        <w:rPr>
          <w:rFonts w:cstheme="minorHAnsi"/>
        </w:rPr>
        <w:t xml:space="preserve">control points in the plant-pathogen interaction. </w:t>
      </w:r>
    </w:p>
    <w:p w14:paraId="5F3FF5D7" w14:textId="41B82A26" w:rsidR="00E5356B" w:rsidRDefault="00DE7C55" w:rsidP="00DE7C55">
      <w:pPr>
        <w:spacing w:line="480" w:lineRule="auto"/>
        <w:ind w:firstLine="720"/>
        <w:rPr>
          <w:rFonts w:cstheme="minorHAnsi"/>
        </w:rPr>
      </w:pPr>
      <w:r w:rsidRPr="0035605C">
        <w:rPr>
          <w:rFonts w:cstheme="minorHAnsi"/>
        </w:rPr>
        <w:t>We examined annotation</w:t>
      </w:r>
      <w:r>
        <w:rPr>
          <w:rFonts w:cstheme="minorHAnsi"/>
        </w:rPr>
        <w:t>s</w:t>
      </w:r>
      <w:r w:rsidRPr="0035605C">
        <w:rPr>
          <w:rFonts w:cstheme="minorHAnsi"/>
        </w:rPr>
        <w:t xml:space="preserve"> of the genes linked to our eQTL hotspots, to hypothesize mechanisms of regulation by these hot</w:t>
      </w:r>
      <w:r>
        <w:rPr>
          <w:rFonts w:cstheme="minorHAnsi"/>
        </w:rPr>
        <w:t>spot</w:t>
      </w:r>
      <w:r w:rsidRPr="0035605C">
        <w:rPr>
          <w:rFonts w:cstheme="minorHAnsi"/>
        </w:rPr>
        <w:t>s. We annotated the genes targeted by these hot</w:t>
      </w:r>
      <w:r>
        <w:rPr>
          <w:rFonts w:cstheme="minorHAnsi"/>
        </w:rPr>
        <w:t>spot</w:t>
      </w:r>
      <w:r w:rsidRPr="0035605C">
        <w:rPr>
          <w:rFonts w:cstheme="minorHAnsi"/>
        </w:rPr>
        <w:t>s with functional information</w:t>
      </w:r>
      <w:r>
        <w:rPr>
          <w:rFonts w:cstheme="minorHAnsi"/>
        </w:rPr>
        <w:t xml:space="preserve">. </w:t>
      </w:r>
      <w:r w:rsidR="007B2B81" w:rsidRPr="0035605C">
        <w:rPr>
          <w:rFonts w:cstheme="minorHAnsi"/>
        </w:rPr>
        <w:t xml:space="preserve">Many of the </w:t>
      </w:r>
      <w:r w:rsidR="007B2B81" w:rsidRPr="0035605C">
        <w:rPr>
          <w:rFonts w:cstheme="minorHAnsi"/>
          <w:i/>
        </w:rPr>
        <w:t>B. cinerea</w:t>
      </w:r>
      <w:r w:rsidR="007B2B81" w:rsidRPr="0035605C">
        <w:rPr>
          <w:rFonts w:cstheme="minorHAnsi"/>
        </w:rPr>
        <w:t xml:space="preserve"> genes targeted by the hot</w:t>
      </w:r>
      <w:r w:rsidR="007B2B81">
        <w:rPr>
          <w:rFonts w:cstheme="minorHAnsi"/>
        </w:rPr>
        <w:t>spots</w:t>
      </w:r>
      <w:r w:rsidR="007B2B81" w:rsidRPr="0035605C">
        <w:rPr>
          <w:rFonts w:cstheme="minorHAnsi"/>
        </w:rPr>
        <w:t xml:space="preserve"> are enzymatic (34% of our list of annotated hot</w:t>
      </w:r>
      <w:r w:rsidR="007B2B81">
        <w:rPr>
          <w:rFonts w:cstheme="minorHAnsi"/>
        </w:rPr>
        <w:t>spot</w:t>
      </w:r>
      <w:r w:rsidR="007B2B81" w:rsidRPr="0035605C">
        <w:rPr>
          <w:rFonts w:cstheme="minorHAnsi"/>
        </w:rPr>
        <w:t xml:space="preserve"> target genes) (Table N2). These genes also include 11 transcription factors and two genes associated with virulence. </w:t>
      </w:r>
      <w:r w:rsidR="00E5356B">
        <w:rPr>
          <w:rFonts w:cstheme="minorHAnsi"/>
        </w:rPr>
        <w:t xml:space="preserve">While we find annotation information suggestive of metabolic interactions between host and pathogen, and known virulence mechanisms, 32% of our hotspot genes and 21% of the downstream targets do not yet have gene ontology (GO) information (Table N1, Table N2). Thus, this study identifies </w:t>
      </w:r>
      <w:proofErr w:type="gramStart"/>
      <w:r w:rsidR="00E5356B">
        <w:rPr>
          <w:rFonts w:cstheme="minorHAnsi"/>
        </w:rPr>
        <w:t>a large number of</w:t>
      </w:r>
      <w:proofErr w:type="gramEnd"/>
      <w:r w:rsidR="00E5356B">
        <w:rPr>
          <w:rFonts w:cstheme="minorHAnsi"/>
        </w:rPr>
        <w:t xml:space="preserve"> loci potentially involved in novel virulence mechanisms of </w:t>
      </w:r>
      <w:r w:rsidR="00E5356B" w:rsidRPr="00451C80">
        <w:rPr>
          <w:rFonts w:cstheme="minorHAnsi"/>
          <w:i/>
        </w:rPr>
        <w:t>B. cinerea</w:t>
      </w:r>
      <w:r w:rsidR="00E5356B">
        <w:rPr>
          <w:rFonts w:cstheme="minorHAnsi"/>
        </w:rPr>
        <w:t>.</w:t>
      </w:r>
    </w:p>
    <w:p w14:paraId="2694629B" w14:textId="416EF99F" w:rsidR="00E5356B" w:rsidRPr="0035605C" w:rsidRDefault="00E5356B" w:rsidP="00E5356B">
      <w:pPr>
        <w:spacing w:line="480" w:lineRule="auto"/>
        <w:ind w:firstLine="720"/>
        <w:rPr>
          <w:rFonts w:cstheme="minorHAnsi"/>
        </w:rPr>
      </w:pPr>
      <w:r>
        <w:rPr>
          <w:rFonts w:cstheme="minorHAnsi"/>
        </w:rPr>
        <w:lastRenderedPageBreak/>
        <w:t>We looked for functional overrepresentation among the</w:t>
      </w:r>
      <w:r w:rsidRPr="00A678F6">
        <w:rPr>
          <w:rFonts w:cstheme="minorHAnsi"/>
          <w:i/>
        </w:rPr>
        <w:t xml:space="preserve"> A. thaliana </w:t>
      </w:r>
      <w:r>
        <w:rPr>
          <w:rFonts w:cstheme="minorHAnsi"/>
        </w:rPr>
        <w:t xml:space="preserve">genes targeted by hotspots (Table N1, Table N3). Many of the hotspots target genes active in metabolism, particularly primary metabolism including carbohydrate metabolism, nucleic acid metabolism, and amino acid biosynthesis.  Three of the hotspots, including hotspots annotated as two enzymes and a heterokaryon incompatibility locus, show an overrepresentation of photosynthesis-related functions among their targeted genes. Two of the hotspots show many target genes with abiotic stress response functions. Only two of the hotspots are linked to expected plant defense loci, including chitin response and microbe defenses. </w:t>
      </w: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25" w:name="_Hlk1554520"/>
      <w:r>
        <w:rPr>
          <w:rFonts w:cstheme="minorHAnsi"/>
          <w:b/>
        </w:rPr>
        <w:t>Dispersed interactions across host and pathogen genomes</w:t>
      </w:r>
    </w:p>
    <w:p w14:paraId="658D1C34" w14:textId="22346CCA" w:rsidR="005C79A7" w:rsidRDefault="00280DBB" w:rsidP="00B43E06">
      <w:pPr>
        <w:spacing w:line="480" w:lineRule="auto"/>
        <w:ind w:firstLine="720"/>
        <w:rPr>
          <w:rFonts w:cstheme="minorHAnsi"/>
        </w:rPr>
      </w:pPr>
      <w:r>
        <w:rPr>
          <w:rFonts w:cstheme="minorHAnsi"/>
        </w:rPr>
        <w:t xml:space="preserve">We identified </w:t>
      </w:r>
      <w:r w:rsidR="00651A53">
        <w:rPr>
          <w:rFonts w:cstheme="minorHAnsi"/>
        </w:rPr>
        <w:t xml:space="preserve">25 eQTL hotspots dispersed across the genome, with half the chromosomes in the </w:t>
      </w:r>
      <w:r w:rsidR="00651A53">
        <w:rPr>
          <w:rFonts w:cstheme="minorHAnsi"/>
          <w:i/>
        </w:rPr>
        <w:t>B. cinerea</w:t>
      </w:r>
      <w:r w:rsidR="00651A53">
        <w:rPr>
          <w:rFonts w:cstheme="minorHAnsi"/>
        </w:rPr>
        <w:t xml:space="preserve"> genome harboring one or more</w:t>
      </w:r>
      <w:r>
        <w:rPr>
          <w:rFonts w:cstheme="minorHAnsi"/>
        </w:rPr>
        <w:t xml:space="preserve"> </w:t>
      </w:r>
      <w:r w:rsidR="00651A53">
        <w:rPr>
          <w:rFonts w:cstheme="minorHAnsi"/>
        </w:rPr>
        <w:t xml:space="preserve">loci with expression modulation of </w:t>
      </w:r>
      <w:r w:rsidR="00651A53">
        <w:rPr>
          <w:rFonts w:cstheme="minorHAnsi"/>
          <w:i/>
        </w:rPr>
        <w:t xml:space="preserve">A. thaliana </w:t>
      </w:r>
      <w:r w:rsidR="00651A53">
        <w:t xml:space="preserve">genes dispersed across the host genome. </w:t>
      </w:r>
      <w:r w:rsidR="00B43E06">
        <w:t xml:space="preserve">This contrasts with previous studies in cross-species eQTL, in which </w:t>
      </w:r>
      <w:r w:rsidR="00B43E06">
        <w:rPr>
          <w:rFonts w:cstheme="minorHAnsi"/>
        </w:rPr>
        <w:t xml:space="preserve">few cross-species eQTL hotspots (termed Host Expression Modulators) clustered on only a few of the parasite chromosomes (termed </w:t>
      </w:r>
      <w:proofErr w:type="spellStart"/>
      <w:r w:rsidR="00B43E06">
        <w:rPr>
          <w:rFonts w:cstheme="minorHAnsi"/>
        </w:rPr>
        <w:t>i</w:t>
      </w:r>
      <w:proofErr w:type="spellEnd"/>
      <w:r w:rsidR="00B43E06">
        <w:rPr>
          <w:rFonts w:cstheme="minorHAnsi"/>
        </w:rPr>
        <w:t xml:space="preserve">-chromosome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1F7B6F">
        <w:rPr>
          <w:rFonts w:cstheme="minorHAnsi"/>
        </w:rPr>
        <w:t>Our findings are surprising considering</w:t>
      </w:r>
      <w:r w:rsidR="00B43E06">
        <w:rPr>
          <w:rFonts w:cstheme="minorHAnsi"/>
        </w:rPr>
        <w:t xml:space="preserve"> the two-speed genome model of filamentous pathogen genomics</w:t>
      </w:r>
      <w:r w:rsidR="005C79A7">
        <w:rPr>
          <w:rFonts w:cstheme="minorHAnsi"/>
        </w:rPr>
        <w:t xml:space="preserve">, in which diverse fungal virulence effectors are enriched in regions of the genome containing repetitive sequences and transposable elements </w:t>
      </w:r>
      <w:r w:rsidR="001F7B6F">
        <w:rPr>
          <w:rFonts w:cstheme="minorHAnsi"/>
        </w:rPr>
        <w:fldChar w:fldCharType="begin"/>
      </w:r>
      <w:r w:rsidR="001F7B6F">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1F7B6F">
        <w:rPr>
          <w:rFonts w:cstheme="minorHAnsi"/>
        </w:rPr>
        <w:fldChar w:fldCharType="separate"/>
      </w:r>
      <w:r w:rsidR="001F7B6F">
        <w:rPr>
          <w:rFonts w:cstheme="minorHAnsi"/>
          <w:noProof/>
        </w:rPr>
        <w:t>(Dong, Raffaele et al. 2015)</w:t>
      </w:r>
      <w:r w:rsidR="001F7B6F">
        <w:rPr>
          <w:rFonts w:cstheme="minorHAnsi"/>
        </w:rPr>
        <w:fldChar w:fldCharType="end"/>
      </w:r>
      <w:r w:rsidR="005C79A7">
        <w:rPr>
          <w:rFonts w:cstheme="minorHAnsi"/>
        </w:rPr>
        <w:t xml:space="preserve">. This predicts patterns of virulence loci in small regions of the genome with high mutation rates, and slower evolution in the rest of the genome, with little virulence effect. </w:t>
      </w:r>
      <w:r w:rsidR="005C79A7">
        <w:t xml:space="preserve">Expanding analysis to </w:t>
      </w:r>
      <w:r w:rsidR="005C79A7">
        <w:rPr>
          <w:rFonts w:cstheme="minorHAnsi"/>
        </w:rPr>
        <w:t xml:space="preserve">additional hosts could reveal specific chromosomes with more common, or more concentrated, expression modulation effects, but thus far we have not found evidence of the two-speed genome for </w:t>
      </w:r>
      <w:r w:rsidR="005C79A7" w:rsidRPr="00E372DE">
        <w:rPr>
          <w:rFonts w:cstheme="minorHAnsi"/>
          <w:i/>
        </w:rPr>
        <w:t>B. cinerea</w:t>
      </w:r>
      <w:r w:rsidR="005C79A7">
        <w:rPr>
          <w:rFonts w:cstheme="minorHAnsi"/>
        </w:rPr>
        <w:t xml:space="preserve"> expression modulation on </w:t>
      </w:r>
      <w:r w:rsidR="005C79A7" w:rsidRPr="00E372DE">
        <w:rPr>
          <w:rFonts w:cstheme="minorHAnsi"/>
          <w:i/>
        </w:rPr>
        <w:t>A. thaliana</w:t>
      </w:r>
      <w:r w:rsidR="005C79A7">
        <w:rPr>
          <w:rFonts w:cstheme="minorHAnsi"/>
        </w:rPr>
        <w:t xml:space="preserve">. </w:t>
      </w:r>
    </w:p>
    <w:p w14:paraId="374823AB" w14:textId="1854B427" w:rsidR="005C79A7" w:rsidRPr="005C79A7" w:rsidRDefault="005C79A7" w:rsidP="00031EA7">
      <w:pPr>
        <w:spacing w:line="480" w:lineRule="auto"/>
        <w:rPr>
          <w:rFonts w:cstheme="minorHAnsi"/>
        </w:rPr>
      </w:pPr>
      <w:r>
        <w:rPr>
          <w:rFonts w:cstheme="minorHAnsi"/>
        </w:rPr>
        <w:tab/>
        <w:t xml:space="preserve">Further, most of the controlling variation detected in our study is distant from the affected transcripts, </w:t>
      </w:r>
      <w:r w:rsidR="003C54D4">
        <w:rPr>
          <w:rFonts w:cstheme="minorHAnsi"/>
        </w:rPr>
        <w:t>located in</w:t>
      </w:r>
      <w:r>
        <w:rPr>
          <w:rFonts w:cstheme="minorHAnsi"/>
        </w:rPr>
        <w:t xml:space="preserve"> </w:t>
      </w:r>
      <w:r w:rsidRPr="002D12D1">
        <w:rPr>
          <w:rFonts w:cstheme="minorHAnsi"/>
          <w:i/>
        </w:rPr>
        <w:t>trans</w:t>
      </w:r>
      <w:r>
        <w:rPr>
          <w:rFonts w:cstheme="minorHAnsi"/>
        </w:rPr>
        <w:t>-eQTL hot</w:t>
      </w:r>
      <w:r w:rsidR="00E862E5">
        <w:rPr>
          <w:rFonts w:cstheme="minorHAnsi"/>
        </w:rPr>
        <w:t>spot</w:t>
      </w:r>
      <w:r>
        <w:rPr>
          <w:rFonts w:cstheme="minorHAnsi"/>
        </w:rPr>
        <w:t xml:space="preserve">s. Previous co-expression studies in </w:t>
      </w:r>
      <w:r w:rsidRPr="00D369C1">
        <w:rPr>
          <w:rFonts w:cstheme="minorHAnsi"/>
          <w:i/>
        </w:rPr>
        <w:t>B. cinerea</w:t>
      </w:r>
      <w:r>
        <w:rPr>
          <w:rFonts w:cstheme="minorHAnsi"/>
        </w:rPr>
        <w:t xml:space="preserve"> also identified </w:t>
      </w:r>
      <w:r>
        <w:rPr>
          <w:rFonts w:cstheme="minorHAnsi"/>
        </w:rPr>
        <w:lastRenderedPageBreak/>
        <w:t>five major</w:t>
      </w:r>
      <w:r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Pr>
          <w:rFonts w:cstheme="minorHAnsi"/>
        </w:rPr>
        <w:t>co-expression networks with genes dispersed across the genome of</w:t>
      </w:r>
      <w:r w:rsidRPr="00D369C1">
        <w:rPr>
          <w:rFonts w:cstheme="minorHAnsi"/>
          <w:i/>
        </w:rPr>
        <w:t xml:space="preserve"> B. cinerea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w:t>
      </w:r>
      <w:r w:rsidR="00A333E4">
        <w:rPr>
          <w:rFonts w:cstheme="minorHAnsi"/>
        </w:rPr>
        <w:t>These findings together provide</w:t>
      </w:r>
      <w:r>
        <w:rPr>
          <w:rFonts w:cstheme="minorHAnsi"/>
        </w:rPr>
        <w:t xml:space="preserve"> evidence for </w:t>
      </w:r>
      <w:r w:rsidRPr="00B43E06">
        <w:rPr>
          <w:rFonts w:cstheme="minorHAnsi"/>
          <w:i/>
        </w:rPr>
        <w:t>trans</w:t>
      </w:r>
      <w:r>
        <w:rPr>
          <w:rFonts w:cstheme="minorHAnsi"/>
        </w:rPr>
        <w:t xml:space="preserve">-regulation of gene expression in </w:t>
      </w:r>
      <w:r w:rsidRPr="00D369C1">
        <w:rPr>
          <w:rFonts w:cstheme="minorHAnsi"/>
          <w:i/>
        </w:rPr>
        <w:t>B. cinerea</w:t>
      </w:r>
      <w:r>
        <w:rPr>
          <w:rFonts w:cstheme="minorHAnsi"/>
        </w:rPr>
        <w:t xml:space="preserve"> virulence interactions. </w:t>
      </w:r>
      <w:proofErr w:type="gramStart"/>
      <w:r>
        <w:rPr>
          <w:rFonts w:cstheme="minorHAnsi"/>
        </w:rPr>
        <w:t>In particular</w:t>
      </w:r>
      <w:r w:rsidR="00B43E06">
        <w:rPr>
          <w:rFonts w:cstheme="minorHAnsi"/>
        </w:rPr>
        <w:t>,</w:t>
      </w:r>
      <w:r>
        <w:rPr>
          <w:rFonts w:cstheme="minorHAnsi"/>
        </w:rPr>
        <w:t xml:space="preserve"> our</w:t>
      </w:r>
      <w:proofErr w:type="gramEnd"/>
      <w:r>
        <w:rPr>
          <w:rFonts w:cstheme="minorHAnsi"/>
        </w:rPr>
        <w:t xml:space="preserve"> eQTL hotspots contained many genes from the </w:t>
      </w:r>
      <w:r w:rsidRPr="002D12D1">
        <w:rPr>
          <w:rFonts w:cstheme="minorHAnsi"/>
          <w:i/>
        </w:rPr>
        <w:t>trans</w:t>
      </w:r>
      <w:r>
        <w:rPr>
          <w:rFonts w:cstheme="minorHAnsi"/>
        </w:rPr>
        <w:t xml:space="preserve">-networks (vesicle/virulence, translation/growth, exocytosis regulation, peptidase) but none of the </w:t>
      </w:r>
      <w:r w:rsidRPr="002D12D1">
        <w:rPr>
          <w:rFonts w:cstheme="minorHAnsi"/>
          <w:i/>
        </w:rPr>
        <w:t>cis</w:t>
      </w:r>
      <w:r>
        <w:rPr>
          <w:rFonts w:cstheme="minorHAnsi"/>
        </w:rPr>
        <w:t>-networks comprised of tandem gene clusters.</w:t>
      </w:r>
    </w:p>
    <w:p w14:paraId="40B18201" w14:textId="6B2EBB11" w:rsidR="00C7382C" w:rsidRDefault="003475CD" w:rsidP="00031EA7">
      <w:pPr>
        <w:spacing w:line="480" w:lineRule="auto"/>
        <w:rPr>
          <w:rFonts w:cstheme="minorHAnsi"/>
          <w:b/>
        </w:rPr>
      </w:pPr>
      <w:r>
        <w:rPr>
          <w:rFonts w:cstheme="minorHAnsi"/>
          <w:b/>
        </w:rPr>
        <w:t>Haplotype diversity and polygenic genetic modulation of expression</w:t>
      </w:r>
    </w:p>
    <w:p w14:paraId="6940C177" w14:textId="337AD6CA" w:rsidR="005C79A7" w:rsidRDefault="005C79A7" w:rsidP="005C79A7">
      <w:pPr>
        <w:spacing w:line="480" w:lineRule="auto"/>
        <w:ind w:firstLine="360"/>
        <w:rPr>
          <w:rFonts w:cstheme="minorHAnsi"/>
        </w:rPr>
      </w:pPr>
      <w:r>
        <w:rPr>
          <w:rFonts w:cstheme="minorHAnsi"/>
        </w:rPr>
        <w:t>Our results</w:t>
      </w:r>
      <w:r w:rsidR="00806D25">
        <w:rPr>
          <w:rFonts w:cstheme="minorHAnsi"/>
        </w:rPr>
        <w:t xml:space="preserve"> of many significant SNPs linked to expression variation in transcripts of host and pathogen,</w:t>
      </w:r>
      <w:r>
        <w:rPr>
          <w:rFonts w:cstheme="minorHAnsi"/>
        </w:rPr>
        <w:t xml:space="preserve"> </w:t>
      </w:r>
      <w:r w:rsidR="005027C9">
        <w:rPr>
          <w:rFonts w:cstheme="minorHAnsi"/>
        </w:rPr>
        <w:t>suggest</w:t>
      </w:r>
      <w:r>
        <w:rPr>
          <w:rFonts w:cstheme="minorHAnsi"/>
        </w:rPr>
        <w:t xml:space="preserve"> the highest-diversity model of a generalist pathogen, in which specialization occurs at the gene or allele level </w:t>
      </w:r>
      <w:r w:rsidR="00806D25">
        <w:rPr>
          <w:rFonts w:cstheme="minorHAnsi"/>
        </w:rPr>
        <w:t>and selects for</w:t>
      </w:r>
      <w:r w:rsidRPr="0035605C">
        <w:rPr>
          <w:rFonts w:cstheme="minorHAnsi"/>
        </w:rPr>
        <w:t xml:space="preserve"> very high diversity and low population structure as the different genetic strategies are </w:t>
      </w:r>
      <w:commentRangeStart w:id="26"/>
      <w:r w:rsidRPr="0035605C">
        <w:rPr>
          <w:rFonts w:cstheme="minorHAnsi"/>
        </w:rPr>
        <w:t>intermixed within individuals</w:t>
      </w:r>
      <w:commentRangeEnd w:id="26"/>
      <w:r w:rsidR="002A0B39">
        <w:rPr>
          <w:rStyle w:val="CommentReference"/>
        </w:rPr>
        <w:commentReference w:id="26"/>
      </w:r>
      <w:r w:rsidRPr="0035605C">
        <w:rPr>
          <w:rFonts w:cstheme="minorHAnsi"/>
        </w:rPr>
        <w:t xml:space="preserve">. This is consistent with the high SNP diversity and low population structure observed in previous studies of </w:t>
      </w:r>
      <w:r w:rsidRPr="0035605C">
        <w:rPr>
          <w:rFonts w:cstheme="minorHAnsi"/>
          <w:i/>
        </w:rPr>
        <w:t>B. cinerea</w:t>
      </w:r>
      <w:r w:rsidRPr="0035605C">
        <w:rPr>
          <w:rFonts w:cstheme="minorHAnsi"/>
        </w:rPr>
        <w:t xml:space="preserve">, due to a combination of random mating and frequent recombination </w:t>
      </w:r>
      <w:r w:rsidR="001F7B6F">
        <w:rPr>
          <w:rFonts w:cstheme="minorHAnsi"/>
        </w:rPr>
        <w:fldChar w:fldCharType="begin">
          <w:fldData xml:space="preserve">PEVuZE5vdGU+PENpdGU+PEF1dGhvcj5XaWxsaWFtc29uPC9BdXRob3I+PFllYXI+MjAwNzwvWWVh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</w:fldData>
        </w:fldChar>
      </w:r>
      <w:r w:rsidR="001F7B6F">
        <w:rPr>
          <w:rFonts w:cstheme="minorHAnsi"/>
        </w:rPr>
        <w:instrText xml:space="preserve"> ADDIN EN.CITE </w:instrText>
      </w:r>
      <w:r w:rsidR="001F7B6F">
        <w:rPr>
          <w:rFonts w:cstheme="minorHAnsi"/>
        </w:rPr>
        <w:fldChar w:fldCharType="begin">
          <w:fldData xml:space="preserve">PEVuZE5vdGU+PENpdGU+PEF1dGhvcj5XaWxsaWFtc29uPC9BdXRob3I+PFllYXI+MjAwNzwvWWVh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Williamson, Tudzynski et al. 2007, Rowe, Walley et al. 2010, Atwell, Corwin et al. 2015, Corwin, Subedy et al. 2016, Zhang, Corwin et al. 2017)</w:t>
      </w:r>
      <w:r w:rsidR="001F7B6F">
        <w:rPr>
          <w:rFonts w:cstheme="minorHAnsi"/>
        </w:rPr>
        <w:fldChar w:fldCharType="end"/>
      </w:r>
      <w:r w:rsidRPr="0035605C">
        <w:rPr>
          <w:rFonts w:cstheme="minorHAnsi"/>
        </w:rPr>
        <w:t>.</w:t>
      </w:r>
    </w:p>
    <w:p w14:paraId="744AEAA3" w14:textId="4096483C" w:rsidR="005C79A7" w:rsidRDefault="005C79A7" w:rsidP="005C79A7">
      <w:pPr>
        <w:spacing w:line="480" w:lineRule="auto"/>
        <w:ind w:firstLine="360"/>
        <w:rPr>
          <w:rFonts w:cstheme="minorHAnsi"/>
        </w:rPr>
      </w:pPr>
      <w:r>
        <w:rPr>
          <w:rFonts w:cstheme="minorHAnsi"/>
        </w:rPr>
        <w:t xml:space="preserve">Both the genome-wide patterns of </w:t>
      </w:r>
      <w:r w:rsidR="00115274">
        <w:rPr>
          <w:rFonts w:cstheme="minorHAnsi"/>
        </w:rPr>
        <w:t xml:space="preserve">eQTL </w:t>
      </w:r>
      <w:r>
        <w:rPr>
          <w:rFonts w:cstheme="minorHAnsi"/>
        </w:rPr>
        <w:t xml:space="preserve">and the network-level focus on haplotype structure and polymorphisms find a signal of SNPs tagging many </w:t>
      </w:r>
      <w:r w:rsidRPr="00287DA2">
        <w:rPr>
          <w:rFonts w:cstheme="minorHAnsi"/>
          <w:i/>
        </w:rPr>
        <w:t>trans</w:t>
      </w:r>
      <w:r>
        <w:rPr>
          <w:rFonts w:cstheme="minorHAnsi"/>
        </w:rPr>
        <w:t>-</w:t>
      </w:r>
      <w:r w:rsidR="00115274">
        <w:rPr>
          <w:rFonts w:cstheme="minorHAnsi"/>
        </w:rPr>
        <w:t>eQTL</w:t>
      </w:r>
      <w:r w:rsidR="00762A1B">
        <w:rPr>
          <w:rFonts w:cstheme="minorHAnsi"/>
        </w:rPr>
        <w:t xml:space="preserve"> </w:t>
      </w:r>
      <w:r>
        <w:rPr>
          <w:rFonts w:cstheme="minorHAnsi"/>
        </w:rPr>
        <w:t xml:space="preserve">and few </w:t>
      </w:r>
      <w:r w:rsidRPr="00287DA2">
        <w:rPr>
          <w:rFonts w:cstheme="minorHAnsi"/>
          <w:i/>
        </w:rPr>
        <w:t>cis</w:t>
      </w:r>
      <w:r>
        <w:rPr>
          <w:rFonts w:cstheme="minorHAnsi"/>
        </w:rPr>
        <w:t>-</w:t>
      </w:r>
      <w:r w:rsidR="00115274">
        <w:rPr>
          <w:rFonts w:cstheme="minorHAnsi"/>
        </w:rPr>
        <w:t>eQTL</w:t>
      </w:r>
      <w:r>
        <w:rPr>
          <w:rFonts w:cstheme="minorHAnsi"/>
        </w:rPr>
        <w:t xml:space="preserve"> in this study. Network-level focus suggests that </w:t>
      </w:r>
      <w:r w:rsidR="002A0B39">
        <w:rPr>
          <w:rFonts w:cstheme="minorHAnsi"/>
        </w:rPr>
        <w:t>some</w:t>
      </w:r>
      <w:r>
        <w:rPr>
          <w:rFonts w:cstheme="minorHAnsi"/>
        </w:rPr>
        <w:t xml:space="preserve"> </w:t>
      </w:r>
      <w:r w:rsidR="002A0B39" w:rsidRPr="002A0B39">
        <w:rPr>
          <w:rFonts w:cstheme="minorHAnsi"/>
          <w:i/>
        </w:rPr>
        <w:t>cis</w:t>
      </w:r>
      <w:r w:rsidR="002A0B39">
        <w:rPr>
          <w:rFonts w:cstheme="minorHAnsi"/>
        </w:rPr>
        <w:t xml:space="preserve">-acting </w:t>
      </w:r>
      <w:r w:rsidR="00986500">
        <w:rPr>
          <w:rFonts w:cstheme="minorHAnsi"/>
        </w:rPr>
        <w:t xml:space="preserve">loss-of-expression polymorphisms </w:t>
      </w:r>
      <w:r w:rsidR="005027C9">
        <w:rPr>
          <w:rFonts w:cstheme="minorHAnsi"/>
        </w:rPr>
        <w:t>would be detectable</w:t>
      </w:r>
      <w:r>
        <w:rPr>
          <w:rFonts w:cstheme="minorHAnsi"/>
        </w:rPr>
        <w:t xml:space="preserve"> through </w:t>
      </w:r>
      <w:r w:rsidR="00B0450E">
        <w:rPr>
          <w:rFonts w:cstheme="minorHAnsi"/>
        </w:rPr>
        <w:t xml:space="preserve">analysis of </w:t>
      </w:r>
      <w:r w:rsidR="00986500">
        <w:rPr>
          <w:rFonts w:cstheme="minorHAnsi"/>
        </w:rPr>
        <w:t>structural variation</w:t>
      </w:r>
      <w:r>
        <w:rPr>
          <w:rFonts w:cstheme="minorHAnsi"/>
        </w:rPr>
        <w:t xml:space="preserve">; future eQTL studies within </w:t>
      </w:r>
      <w:r w:rsidRPr="0081302F">
        <w:rPr>
          <w:rFonts w:cstheme="minorHAnsi"/>
          <w:i/>
        </w:rPr>
        <w:t xml:space="preserve">B. cinerea </w:t>
      </w:r>
      <w:r>
        <w:rPr>
          <w:rFonts w:cstheme="minorHAnsi"/>
        </w:rPr>
        <w:t>would benefit from the us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Pr>
          <w:rFonts w:cstheme="minorHAnsi"/>
        </w:rPr>
        <w:t xml:space="preserve">. </w:t>
      </w:r>
      <w:r w:rsidR="00986500">
        <w:rPr>
          <w:rFonts w:cstheme="minorHAnsi"/>
        </w:rPr>
        <w:t xml:space="preserve">Future studies could incorporate long-read sequencing to better address these questions. </w:t>
      </w:r>
      <w:r>
        <w:rPr>
          <w:rFonts w:cstheme="minorHAnsi"/>
        </w:rPr>
        <w:t xml:space="preserve">However, this lack of detectable </w:t>
      </w:r>
      <w:r>
        <w:rPr>
          <w:rFonts w:cstheme="minorHAnsi"/>
        </w:rPr>
        <w:softHyphen/>
      </w:r>
      <w:r>
        <w:rPr>
          <w:rFonts w:cstheme="minorHAnsi"/>
          <w:i/>
        </w:rPr>
        <w:t>cis</w:t>
      </w:r>
      <w:r>
        <w:rPr>
          <w:rFonts w:cstheme="minorHAnsi"/>
        </w:rPr>
        <w:t>-effect variation also suggests high haplotype diversity</w:t>
      </w:r>
      <w:r w:rsidR="00986500">
        <w:rPr>
          <w:rFonts w:cstheme="minorHAnsi"/>
        </w:rPr>
        <w:t xml:space="preserve">, in which the </w:t>
      </w:r>
      <w:r w:rsidR="00986500" w:rsidRPr="00986500">
        <w:rPr>
          <w:rFonts w:cstheme="minorHAnsi"/>
          <w:i/>
        </w:rPr>
        <w:t>cis</w:t>
      </w:r>
      <w:r w:rsidR="00986500">
        <w:rPr>
          <w:rFonts w:cstheme="minorHAnsi"/>
        </w:rPr>
        <w:t>-acting variation is made up of rare variants that fall below the minor allele cutoff for GWA</w:t>
      </w:r>
      <w:r>
        <w:rPr>
          <w:rFonts w:cstheme="minorHAnsi"/>
        </w:rPr>
        <w:t>.</w:t>
      </w:r>
      <w:r w:rsidR="00986500">
        <w:rPr>
          <w:rFonts w:cstheme="minorHAnsi"/>
        </w:rPr>
        <w:t xml:space="preserve"> </w:t>
      </w:r>
    </w:p>
    <w:p w14:paraId="277C35E8" w14:textId="0B4AAB38" w:rsidR="000533C6" w:rsidRDefault="005C79A7" w:rsidP="00A94D42">
      <w:pPr>
        <w:spacing w:line="480" w:lineRule="auto"/>
        <w:ind w:firstLine="360"/>
        <w:rPr>
          <w:rFonts w:cstheme="minorHAnsi"/>
        </w:rPr>
      </w:pPr>
      <w:r>
        <w:rPr>
          <w:rFonts w:cstheme="minorHAnsi"/>
        </w:rPr>
        <w:t xml:space="preserve">Individual genes in both host and pathogen displayed a polygenic basis of expression modulation from many significant transcript-SNP associations. This contrasts previous studies in which each host </w:t>
      </w:r>
      <w:r>
        <w:rPr>
          <w:rFonts w:cstheme="minorHAnsi"/>
        </w:rPr>
        <w:lastRenderedPageBreak/>
        <w:t xml:space="preserve">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w:t>
      </w:r>
      <w:r w:rsidR="00CD2BFD">
        <w:rPr>
          <w:rFonts w:cstheme="minorHAnsi"/>
        </w:rPr>
        <w:t>Within</w:t>
      </w:r>
      <w:r>
        <w:rPr>
          <w:rFonts w:cstheme="minorHAnsi"/>
        </w:rPr>
        <w:t xml:space="preserve"> the hot</w:t>
      </w:r>
      <w:r w:rsidR="00E862E5">
        <w:rPr>
          <w:rFonts w:cstheme="minorHAnsi"/>
        </w:rPr>
        <w:t>spot</w:t>
      </w:r>
      <w:r>
        <w:rPr>
          <w:rFonts w:cstheme="minorHAnsi"/>
        </w:rPr>
        <w:t xml:space="preserve"> analysis</w:t>
      </w:r>
      <w:r w:rsidR="00645A1D">
        <w:rPr>
          <w:rFonts w:cstheme="minorHAnsi"/>
        </w:rPr>
        <w:t xml:space="preserve">, </w:t>
      </w:r>
      <w:r w:rsidR="00CD2BFD">
        <w:rPr>
          <w:rFonts w:cstheme="minorHAnsi"/>
        </w:rPr>
        <w:t xml:space="preserve">multiple eQTL hotspots targeted each </w:t>
      </w:r>
      <w:r w:rsidR="001C7116">
        <w:rPr>
          <w:rFonts w:cstheme="minorHAnsi"/>
        </w:rPr>
        <w:t xml:space="preserve">co-expression network, but </w:t>
      </w:r>
      <w:r w:rsidR="00645A1D">
        <w:rPr>
          <w:rFonts w:cstheme="minorHAnsi"/>
        </w:rPr>
        <w:t xml:space="preserve">no two </w:t>
      </w:r>
      <w:r w:rsidR="00762A1B">
        <w:rPr>
          <w:rFonts w:cstheme="minorHAnsi"/>
        </w:rPr>
        <w:t>e</w:t>
      </w:r>
      <w:r w:rsidR="00F87749">
        <w:rPr>
          <w:rFonts w:cstheme="minorHAnsi"/>
        </w:rPr>
        <w:t>QTL</w:t>
      </w:r>
      <w:r w:rsidR="00762A1B">
        <w:rPr>
          <w:rFonts w:cstheme="minorHAnsi"/>
        </w:rPr>
        <w:t xml:space="preserve"> hotspots</w:t>
      </w:r>
      <w:r w:rsidR="000F1D2C">
        <w:rPr>
          <w:rFonts w:cstheme="minorHAnsi"/>
        </w:rPr>
        <w:t xml:space="preserve"> </w:t>
      </w:r>
      <w:r w:rsidR="00645A1D">
        <w:rPr>
          <w:rFonts w:cstheme="minorHAnsi"/>
        </w:rPr>
        <w:t>targeted the same</w:t>
      </w:r>
      <w:r>
        <w:rPr>
          <w:rFonts w:cstheme="minorHAnsi"/>
        </w:rPr>
        <w:t xml:space="preserve"> </w:t>
      </w:r>
      <w:r w:rsidRPr="00DF6B37">
        <w:rPr>
          <w:rFonts w:cstheme="minorHAnsi"/>
          <w:i/>
        </w:rPr>
        <w:t>A. thaliana</w:t>
      </w:r>
      <w:r>
        <w:rPr>
          <w:rFonts w:cstheme="minorHAnsi"/>
        </w:rPr>
        <w:t xml:space="preserve"> gene. </w:t>
      </w:r>
      <w:r w:rsidR="001C7116">
        <w:rPr>
          <w:rFonts w:cstheme="minorHAnsi"/>
        </w:rPr>
        <w:t xml:space="preserve">Previous studies have also identified multiple targets within a host network per each pathogen eQTL {Wu 2015}. </w:t>
      </w:r>
    </w:p>
    <w:p w14:paraId="654A0D0E" w14:textId="30EB1547" w:rsidR="00065A08" w:rsidRDefault="005C79A7" w:rsidP="00A94D42">
      <w:pPr>
        <w:spacing w:line="480" w:lineRule="auto"/>
        <w:ind w:firstLine="360"/>
        <w:rPr>
          <w:rFonts w:cstheme="minorHAnsi"/>
        </w:rPr>
      </w:pPr>
      <w:commentRangeStart w:id="27"/>
      <w:r>
        <w:rPr>
          <w:rFonts w:cstheme="minorHAnsi"/>
        </w:rPr>
        <w:t xml:space="preserve">This </w:t>
      </w:r>
      <w:r w:rsidR="000B4CB0">
        <w:rPr>
          <w:rFonts w:cstheme="minorHAnsi"/>
        </w:rPr>
        <w:t xml:space="preserve">may </w:t>
      </w:r>
      <w:r>
        <w:rPr>
          <w:rFonts w:cstheme="minorHAnsi"/>
        </w:rPr>
        <w:t>suggest that the hot</w:t>
      </w:r>
      <w:r w:rsidR="00E862E5">
        <w:rPr>
          <w:rFonts w:cstheme="minorHAnsi"/>
        </w:rPr>
        <w:t>spot</w:t>
      </w:r>
      <w:r w:rsidR="00762A1B">
        <w:rPr>
          <w:rFonts w:cstheme="minorHAnsi"/>
        </w:rPr>
        <w:t xml:space="preserve">s </w:t>
      </w:r>
      <w:r>
        <w:rPr>
          <w:rFonts w:cstheme="minorHAnsi"/>
        </w:rPr>
        <w:t>are host expression modulators with</w:t>
      </w:r>
      <w:r w:rsidR="001C7116">
        <w:rPr>
          <w:rFonts w:cstheme="minorHAnsi"/>
        </w:rPr>
        <w:t xml:space="preserve"> parallel network interactions, but </w:t>
      </w:r>
      <w:r>
        <w:rPr>
          <w:rFonts w:cstheme="minorHAnsi"/>
        </w:rPr>
        <w:t xml:space="preserve">independent genetic targets within </w:t>
      </w:r>
      <w:r w:rsidR="001C7116">
        <w:rPr>
          <w:rFonts w:cstheme="minorHAnsi"/>
        </w:rPr>
        <w:t xml:space="preserve">each host </w:t>
      </w:r>
      <w:r>
        <w:rPr>
          <w:rFonts w:cstheme="minorHAnsi"/>
        </w:rPr>
        <w:t xml:space="preserve">network. </w:t>
      </w:r>
      <w:r w:rsidR="00065A08">
        <w:rPr>
          <w:rFonts w:cstheme="minorHAnsi"/>
        </w:rPr>
        <w:t xml:space="preserve">In effect, we see polygenicity of host expression regulation by the pathogen at the gene level, and at the network level. </w:t>
      </w:r>
      <w:r w:rsidR="00E3118D">
        <w:rPr>
          <w:rFonts w:cstheme="minorHAnsi"/>
        </w:rPr>
        <w:t>Pathogen eQTL hotspots have pleiotropic effects on multiple host genes, and multiple host networks. However, each host gene within these networks may be sensitive to a single pathogen eQTL hotspot. Within this narrowed context, we find some evidence for gene-to-gene interactions between the host and pathogen genomes, as is commonly reported for large-effect loci in specialist pathogen systems.</w:t>
      </w:r>
      <w:commentRangeEnd w:id="27"/>
      <w:r w:rsidR="00E3118D">
        <w:rPr>
          <w:rStyle w:val="CommentReference"/>
        </w:rPr>
        <w:commentReference w:id="27"/>
      </w:r>
      <w:r w:rsidR="00E3118D">
        <w:rPr>
          <w:rFonts w:cstheme="minorHAnsi"/>
        </w:rPr>
        <w:t xml:space="preserve"> However, due to the </w:t>
      </w:r>
      <w:r w:rsidR="008F6ECE">
        <w:rPr>
          <w:rFonts w:cstheme="minorHAnsi"/>
        </w:rPr>
        <w:t xml:space="preserve">redundancy between pathogen-host interactions, it remains to be seen whether these interactions cause noticeable phenotypic effects. </w:t>
      </w:r>
    </w:p>
    <w:p w14:paraId="7ACB6DD0" w14:textId="5E2CE3AF" w:rsidR="005C79A7" w:rsidRPr="00684B6A" w:rsidRDefault="001C7116" w:rsidP="00684B6A">
      <w:pPr>
        <w:spacing w:line="480" w:lineRule="auto"/>
        <w:ind w:firstLine="360"/>
        <w:rPr>
          <w:rFonts w:cstheme="minorHAnsi"/>
        </w:rPr>
      </w:pPr>
      <w:r>
        <w:rPr>
          <w:rFonts w:cstheme="minorHAnsi"/>
        </w:rPr>
        <w:t>Non-hotspot</w:t>
      </w:r>
      <w:r w:rsidR="005C79A7">
        <w:rPr>
          <w:rFonts w:cstheme="minorHAnsi"/>
        </w:rPr>
        <w:t xml:space="preserve"> eQTL may act in a more restricted</w:t>
      </w:r>
      <w:r>
        <w:rPr>
          <w:rFonts w:cstheme="minorHAnsi"/>
        </w:rPr>
        <w:t xml:space="preserve"> pleiotropic</w:t>
      </w:r>
      <w:r w:rsidR="005C79A7">
        <w:rPr>
          <w:rFonts w:cstheme="minorHAnsi"/>
        </w:rPr>
        <w:t xml:space="preserve"> manner, to regulate expression of relatively few genes.</w:t>
      </w:r>
      <w:r w:rsidR="005C79A7" w:rsidRPr="00AF76CA">
        <w:rPr>
          <w:rFonts w:cstheme="minorHAnsi"/>
        </w:rPr>
        <w:t xml:space="preserve"> </w:t>
      </w:r>
      <w:r w:rsidR="005C79A7">
        <w:rPr>
          <w:rFonts w:cstheme="minorHAnsi"/>
        </w:rPr>
        <w:t xml:space="preserve">This gives us an overarching pattern of polygenic </w:t>
      </w:r>
      <w:r w:rsidR="008F6ECE">
        <w:rPr>
          <w:rFonts w:cstheme="minorHAnsi"/>
        </w:rPr>
        <w:t xml:space="preserve">and pleiotropic </w:t>
      </w:r>
      <w:r w:rsidR="005C79A7">
        <w:rPr>
          <w:rFonts w:cstheme="minorHAnsi"/>
        </w:rPr>
        <w:t xml:space="preserve">genetic regulation, as both the host and pathogen appear to draw from extensive genetic variation to determine disease outcomes. </w:t>
      </w:r>
    </w:p>
    <w:p w14:paraId="69556C36" w14:textId="72832652" w:rsidR="00C67343" w:rsidRDefault="00C67343" w:rsidP="00031EA7">
      <w:pPr>
        <w:spacing w:line="480" w:lineRule="auto"/>
        <w:rPr>
          <w:rFonts w:cstheme="minorHAnsi"/>
          <w:b/>
        </w:rPr>
      </w:pPr>
      <w:r>
        <w:rPr>
          <w:rFonts w:cstheme="minorHAnsi"/>
          <w:b/>
        </w:rPr>
        <w:t xml:space="preserve">Detection of </w:t>
      </w:r>
      <w:r w:rsidR="00684B6A">
        <w:rPr>
          <w:rFonts w:cstheme="minorHAnsi"/>
          <w:b/>
        </w:rPr>
        <w:t xml:space="preserve">known </w:t>
      </w:r>
      <w:r>
        <w:rPr>
          <w:rFonts w:cstheme="minorHAnsi"/>
          <w:b/>
        </w:rPr>
        <w:t>pathogenicity genes and novel loci</w:t>
      </w:r>
    </w:p>
    <w:p w14:paraId="23EA53A4" w14:textId="77777777"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4 </w:t>
      </w:r>
      <w:r>
        <w:rPr>
          <w:rFonts w:cstheme="minorHAnsi"/>
        </w:rPr>
        <w:t xml:space="preserve">are </w:t>
      </w:r>
      <w:r w:rsidRPr="00E47ED5">
        <w:rPr>
          <w:rFonts w:cstheme="minorHAnsi"/>
        </w:rPr>
        <w:t xml:space="preserve">enzymatic, including a glucose/ </w:t>
      </w:r>
      <w:proofErr w:type="spellStart"/>
      <w:r w:rsidRPr="00E47ED5">
        <w:rPr>
          <w:rFonts w:cstheme="minorHAnsi"/>
        </w:rPr>
        <w:t>ribitol</w:t>
      </w:r>
      <w:proofErr w:type="spellEnd"/>
      <w:r w:rsidRPr="00E47ED5">
        <w:rPr>
          <w:rFonts w:cstheme="minorHAnsi"/>
        </w:rPr>
        <w:t xml:space="preserve"> dehydrogenase and a glycoside hydrolase. These </w:t>
      </w:r>
      <w:r w:rsidRPr="00E47ED5">
        <w:rPr>
          <w:rFonts w:cstheme="minorHAnsi"/>
          <w:i/>
        </w:rPr>
        <w:t xml:space="preserve">B. cinerea </w:t>
      </w:r>
      <w:r w:rsidRPr="00E47ED5">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w:t>
      </w:r>
      <w:r>
        <w:rPr>
          <w:rFonts w:cstheme="minorHAnsi"/>
        </w:rPr>
        <w:t xml:space="preserve">Future studies into proteomics of </w:t>
      </w:r>
      <w:r w:rsidRPr="00684B6A">
        <w:rPr>
          <w:rFonts w:cstheme="minorHAnsi"/>
          <w:i/>
        </w:rPr>
        <w:lastRenderedPageBreak/>
        <w:t>B. cinerea</w:t>
      </w:r>
      <w:r>
        <w:rPr>
          <w:rFonts w:cstheme="minorHAnsi"/>
        </w:rPr>
        <w:t xml:space="preserve"> may elucidate direct vs. indirect effects of pathogen genes on host metabolism. </w:t>
      </w:r>
      <w:r w:rsidRPr="00E47ED5">
        <w:rPr>
          <w:rFonts w:cstheme="minorHAnsi"/>
        </w:rPr>
        <w:t xml:space="preserve">In fact, one </w:t>
      </w:r>
      <w:r w:rsidRPr="00684B6A">
        <w:rPr>
          <w:rFonts w:cstheme="minorHAnsi"/>
          <w:i/>
        </w:rPr>
        <w:t xml:space="preserve">A. thaliana </w:t>
      </w:r>
      <w:r w:rsidRPr="00E47ED5">
        <w:rPr>
          <w:rFonts w:cstheme="minorHAnsi"/>
        </w:rPr>
        <w:t>hot</w:t>
      </w:r>
      <w:r>
        <w:rPr>
          <w:rFonts w:cstheme="minorHAnsi"/>
        </w:rPr>
        <w:t>spot</w:t>
      </w:r>
      <w:r w:rsidRPr="00E47ED5">
        <w:rPr>
          <w:rFonts w:cstheme="minorHAnsi"/>
        </w:rPr>
        <w:t xml:space="preserve"> is annotated to a secreted glycoside hydrolase, which may directly interact with host metabolism. Either mechanism would likely stimulate major host responses and thus an expression response (Bcin16g01950, glycoside hydrolase, family 63). Among th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 xml:space="preserve">s, 4 were annotated to </w:t>
      </w:r>
      <w:r w:rsidRPr="00E47ED5">
        <w:rPr>
          <w:rFonts w:cstheme="minorHAnsi"/>
          <w:i/>
        </w:rPr>
        <w:t xml:space="preserve">B. cinerea </w:t>
      </w:r>
      <w:r w:rsidRPr="00E47ED5">
        <w:rPr>
          <w:rFonts w:cstheme="minorHAnsi"/>
        </w:rPr>
        <w:t>enzymes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 xml:space="preserve">. </w:t>
      </w:r>
    </w:p>
    <w:p w14:paraId="6F9781D5" w14:textId="77777777" w:rsidR="00867254" w:rsidRPr="00514140" w:rsidRDefault="00867254" w:rsidP="00867254">
      <w:pPr>
        <w:spacing w:line="480" w:lineRule="auto"/>
        <w:ind w:firstLine="360"/>
        <w:rPr>
          <w:rFonts w:cstheme="minorHAnsi"/>
        </w:rPr>
      </w:pPr>
      <w:r w:rsidRPr="00E47ED5">
        <w:rPr>
          <w:rFonts w:cstheme="minorHAnsi"/>
        </w:rPr>
        <w:t xml:space="preserve">Two of the </w:t>
      </w:r>
      <w:r w:rsidRPr="00444C04">
        <w:rPr>
          <w:rFonts w:cstheme="minorHAnsi"/>
          <w:i/>
        </w:rPr>
        <w:t>B. cinerea</w:t>
      </w:r>
      <w:r w:rsidRPr="00E47ED5">
        <w:rPr>
          <w:rFonts w:cstheme="minorHAnsi"/>
        </w:rPr>
        <w:t xml:space="preserve"> hot</w:t>
      </w:r>
      <w:r>
        <w:rPr>
          <w:rFonts w:cstheme="minorHAnsi"/>
        </w:rPr>
        <w:t>spot</w:t>
      </w:r>
      <w:r w:rsidRPr="00E47ED5">
        <w:rPr>
          <w:rFonts w:cstheme="minorHAnsi"/>
        </w:rPr>
        <w:t xml:space="preserve">s may have direct effects on the transcription machinery (Bcin12g00330, Topoisomerase II-associated protein PAT1; Bcin09g06590, </w:t>
      </w:r>
      <w:proofErr w:type="gramStart"/>
      <w:r w:rsidRPr="00E47ED5">
        <w:rPr>
          <w:rFonts w:cstheme="minorHAnsi"/>
        </w:rPr>
        <w:t>Helicase)(</w:t>
      </w:r>
      <w:proofErr w:type="gramEnd"/>
      <w:r w:rsidRPr="00E47ED5">
        <w:rPr>
          <w:rFonts w:cstheme="minorHAnsi"/>
        </w:rPr>
        <w:t xml:space="preserve">Table N1). Alternately, these genes may affect the number of nuclei per </w:t>
      </w:r>
      <w:r w:rsidRPr="00E47ED5">
        <w:rPr>
          <w:rFonts w:cstheme="minorHAnsi"/>
          <w:i/>
        </w:rPr>
        <w:t>B. cinerea</w:t>
      </w:r>
      <w:r w:rsidRPr="00E47ED5">
        <w:rPr>
          <w:rFonts w:cstheme="minorHAnsi"/>
        </w:rPr>
        <w:t xml:space="preserve"> mycelial cell, potentially altering the virulence of the pathogen.</w:t>
      </w:r>
      <w:r>
        <w:rPr>
          <w:rFonts w:cstheme="minorHAnsi"/>
        </w:rPr>
        <w:t xml:space="preserve"> Some loci show clearer links to virulence, including eQTL hotspots whose expression is positively correlated with lesion size, or whose targets include members of major virulence co-expression networks, and genes with known virulence mechanisms. Further, approximately 1/3 of our hotspot loci and 1/5 of the hotspot target genes currently lack gene ontology information (Table N1, Table N2). As such, this study identifies </w:t>
      </w:r>
      <w:proofErr w:type="gramStart"/>
      <w:r>
        <w:rPr>
          <w:rFonts w:cstheme="minorHAnsi"/>
        </w:rPr>
        <w:t>a large number of</w:t>
      </w:r>
      <w:proofErr w:type="gramEnd"/>
      <w:r>
        <w:rPr>
          <w:rFonts w:cstheme="minorHAnsi"/>
        </w:rPr>
        <w:t xml:space="preserve">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r>
        <w:rPr>
          <w:rFonts w:cstheme="minorHAnsi"/>
          <w:b/>
        </w:rPr>
        <w:t>Drawing connections from genome to phenotype</w:t>
      </w:r>
    </w:p>
    <w:p w14:paraId="170FBC10" w14:textId="77777777" w:rsidR="00514140" w:rsidRDefault="00514140" w:rsidP="00514140">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w:t>
      </w:r>
      <w:r>
        <w:rPr>
          <w:rFonts w:cstheme="minorHAnsi"/>
        </w:rPr>
        <w:lastRenderedPageBreak/>
        <w:t xml:space="preserve">specifically targeting host networks, or whether the host is sensing and countering the pathogen attack in response to </w:t>
      </w:r>
      <w:proofErr w:type="gramStart"/>
      <w:r>
        <w:rPr>
          <w:rFonts w:cstheme="minorHAnsi"/>
        </w:rPr>
        <w:t>particular signals</w:t>
      </w:r>
      <w:proofErr w:type="gramEnd"/>
      <w:r>
        <w:rPr>
          <w:rFonts w:cstheme="minorHAnsi"/>
        </w:rPr>
        <w:t xml:space="preserve">. </w:t>
      </w:r>
    </w:p>
    <w:p w14:paraId="51AE8236" w14:textId="77777777"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2EC627A3" w14:textId="42F7E5AF" w:rsidR="00514140" w:rsidRPr="00E47ED5" w:rsidRDefault="00514140" w:rsidP="00514140">
      <w:pPr>
        <w:spacing w:line="480" w:lineRule="auto"/>
        <w:ind w:firstLine="360"/>
        <w:rPr>
          <w:rFonts w:cstheme="minorHAnsi"/>
        </w:rPr>
      </w:pPr>
      <w:r>
        <w:rPr>
          <w:rFonts w:cstheme="minorHAnsi"/>
        </w:rPr>
        <w:t>One of the major host networks targeted by the hot</w:t>
      </w:r>
      <w:r w:rsidR="00E862E5">
        <w:rPr>
          <w:rFonts w:cstheme="minorHAnsi"/>
        </w:rPr>
        <w:t>spot</w:t>
      </w:r>
      <w:r>
        <w:rPr>
          <w:rFonts w:cstheme="minorHAnsi"/>
        </w:rPr>
        <w:t xml:space="preserve">s contains genes with an early expression response that predicts plant resistance at 72 </w:t>
      </w:r>
      <w:proofErr w:type="spellStart"/>
      <w:r>
        <w:rPr>
          <w:rFonts w:cstheme="minorHAnsi"/>
        </w:rPr>
        <w:t>hpi</w:t>
      </w:r>
      <w:proofErr w:type="spellEnd"/>
      <w:r>
        <w:rPr>
          <w:rFonts w:cstheme="minorHAnsi"/>
        </w:rPr>
        <w:t xml:space="preserve">. This study points to pathogen loci that are potentially modulating these host pathway responses to define virulence outcomes. </w:t>
      </w:r>
    </w:p>
    <w:p w14:paraId="0065715C" w14:textId="02B8901F" w:rsidR="00514140" w:rsidRDefault="00514140" w:rsidP="00031EA7">
      <w:pPr>
        <w:spacing w:line="480" w:lineRule="auto"/>
        <w:rPr>
          <w:rFonts w:cstheme="minorHAnsi"/>
          <w:b/>
        </w:rPr>
      </w:pPr>
      <w:r>
        <w:rPr>
          <w:rFonts w:cstheme="minorHAnsi"/>
          <w:b/>
        </w:rPr>
        <w:t>Conclusion</w:t>
      </w:r>
    </w:p>
    <w:p w14:paraId="2CA7093A" w14:textId="3F69E57F" w:rsidR="00720FAF" w:rsidRDefault="00720FAF" w:rsidP="00A20C1B">
      <w:pPr>
        <w:spacing w:line="480" w:lineRule="auto"/>
        <w:ind w:firstLine="720"/>
      </w:pPr>
      <w:r>
        <w:t xml:space="preserve">This study is, to our knowledge, the first to look for genome-wide signatures of expression modulation in a plant-pathogen system. Further, it is one of the first studies of how pathogen genomics regulate pathogen and host expression variation over the course of disease. </w:t>
      </w:r>
    </w:p>
    <w:p w14:paraId="7D7DB65F" w14:textId="58B82D19" w:rsidR="00A20C1B" w:rsidRPr="00A20C1B" w:rsidRDefault="00A20C1B" w:rsidP="00A20C1B">
      <w:pPr>
        <w:spacing w:line="480" w:lineRule="auto"/>
        <w:ind w:firstLine="720"/>
      </w:pPr>
      <w:r>
        <w:t xml:space="preserve">The 25 </w:t>
      </w:r>
      <w:r w:rsidR="00720FAF">
        <w:t xml:space="preserve">eQTL </w:t>
      </w:r>
      <w:r>
        <w:t>hot</w:t>
      </w:r>
      <w:r w:rsidR="00E862E5">
        <w:t>spot</w:t>
      </w:r>
      <w:r>
        <w:t xml:space="preserve">s identified in this study provide potential targets for breeding low-virulence </w:t>
      </w:r>
      <w:r w:rsidRPr="00EB111C">
        <w:rPr>
          <w:i/>
        </w:rPr>
        <w:t>B. cinerea</w:t>
      </w:r>
      <w:r>
        <w:t xml:space="preserve">. These loci may control modular virulence strategies, serving as decision points in the course of </w:t>
      </w:r>
      <w:r w:rsidRPr="00EB111C">
        <w:rPr>
          <w:i/>
        </w:rPr>
        <w:t>B. cinerea</w:t>
      </w:r>
      <w:r>
        <w:t xml:space="preserve"> infection on </w:t>
      </w:r>
      <w:r w:rsidRPr="00EB111C">
        <w:rPr>
          <w:i/>
        </w:rPr>
        <w:t>A. thaliana</w:t>
      </w:r>
      <w:r>
        <w:t xml:space="preserve">. The target genes in plants, and their associated networks, may provide targets for disease resistance in plants. </w:t>
      </w:r>
    </w:p>
    <w:bookmarkEnd w:id="25"/>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lastRenderedPageBreak/>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The original study included wildtype Col-0 A. thaliana 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lastRenderedPageBreak/>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lastRenderedPageBreak/>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w:t>
      </w:r>
      <w:r w:rsidR="009D093A">
        <w:rPr>
          <w:rFonts w:cstheme="minorHAnsi"/>
        </w:rPr>
        <w:lastRenderedPageBreak/>
        <w:t xml:space="preserve">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1BD14E35" w:rsidR="00FE1D89" w:rsidRPr="0035605C" w:rsidRDefault="00FE1D89" w:rsidP="00FE1D89">
      <w:pPr>
        <w:spacing w:line="480" w:lineRule="auto"/>
        <w:rPr>
          <w:rFonts w:cstheme="minorHAnsi"/>
          <w:b/>
        </w:rPr>
      </w:pPr>
      <w:r w:rsidRPr="0035605C">
        <w:rPr>
          <w:rFonts w:cstheme="minorHAnsi"/>
          <w:b/>
        </w:rPr>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4DF7B5B9"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sidR="006C2ED9">
        <w:rPr>
          <w:rFonts w:cstheme="minorHAnsi"/>
          <w:b/>
        </w:rPr>
        <w:t>spots</w:t>
      </w:r>
      <w:r w:rsidRPr="0035605C">
        <w:rPr>
          <w:rFonts w:cstheme="minorHAnsi"/>
          <w:b/>
        </w:rPr>
        <w:t>.</w:t>
      </w:r>
    </w:p>
    <w:p w14:paraId="3E6AC7A1" w14:textId="6C45C1CD" w:rsidR="0098290C" w:rsidRPr="0035605C" w:rsidRDefault="0098290C" w:rsidP="00FE1D89">
      <w:pPr>
        <w:spacing w:line="480" w:lineRule="auto"/>
        <w:rPr>
          <w:rFonts w:cstheme="minorHAnsi"/>
          <w:b/>
        </w:rPr>
      </w:pPr>
      <w:r w:rsidRPr="0035605C">
        <w:rPr>
          <w:rFonts w:cstheme="minorHAnsi"/>
          <w:b/>
        </w:rPr>
        <w:lastRenderedPageBreak/>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sidR="006C2ED9">
        <w:rPr>
          <w:rFonts w:cstheme="minorHAnsi"/>
          <w:b/>
        </w:rPr>
        <w:t>spot</w:t>
      </w:r>
      <w:r w:rsidRPr="0035605C">
        <w:rPr>
          <w:rFonts w:cstheme="minorHAnsi"/>
          <w:b/>
        </w:rPr>
        <w:t xml:space="preserve">s.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4EAEB75F"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effect analysis of the botc</w:t>
      </w:r>
      <w:r w:rsidR="00EC1F7B">
        <w:rPr>
          <w:rFonts w:cstheme="minorHAnsi"/>
          <w:b/>
          <w:bCs/>
        </w:rPr>
        <w:t>i</w:t>
      </w:r>
      <w:r w:rsidRPr="0035605C">
        <w:rPr>
          <w:rFonts w:cstheme="minorHAnsi"/>
          <w:b/>
          <w:bCs/>
        </w:rPr>
        <w:t xml:space="preserve">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isolates from SNPs within the botc</w:t>
      </w:r>
      <w:r w:rsidR="00EC1F7B">
        <w:rPr>
          <w:rFonts w:cstheme="minorHAnsi"/>
        </w:rPr>
        <w:t>i</w:t>
      </w:r>
      <w:r w:rsidRPr="0035605C">
        <w:rPr>
          <w:rFonts w:cstheme="minorHAnsi"/>
        </w:rPr>
        <w:t>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w:t>
      </w:r>
      <w:r w:rsidR="00EC1F7B">
        <w:rPr>
          <w:rFonts w:cstheme="minorHAnsi"/>
        </w:rPr>
        <w:t>i</w:t>
      </w:r>
      <w:r w:rsidRPr="0035605C">
        <w:rPr>
          <w:rFonts w:cstheme="minorHAnsi"/>
        </w:rPr>
        <w:t xml:space="preserve">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w:t>
      </w:r>
      <w:r w:rsidR="00EC1F7B">
        <w:rPr>
          <w:rFonts w:cstheme="minorHAnsi"/>
        </w:rPr>
        <w:t>i</w:t>
      </w:r>
      <w:r w:rsidRPr="0035605C">
        <w:rPr>
          <w:rFonts w:cstheme="minorHAnsi"/>
        </w:rPr>
        <w:t>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w:t>
      </w:r>
      <w:r w:rsidRPr="0035605C">
        <w:rPr>
          <w:rFonts w:cstheme="minorHAnsi"/>
          <w:bCs/>
        </w:rPr>
        <w:lastRenderedPageBreak/>
        <w:t xml:space="preserve">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7869C60" w14:textId="77777777" w:rsidR="00E00308" w:rsidRPr="00E00308" w:rsidRDefault="00812637" w:rsidP="00E00308">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E00308" w:rsidRPr="00E00308">
        <w:t xml:space="preserve">Allen, M., M. M. Carrasquillo, C. Funk, B. D. Heavner, F. Zou, C. S. Younkin, J. D. Burgess, H.-S. Chai, J. Crook and J. A. Eddy (2016). "Human whole genome genotype and transcriptome data for Alzheimer’s and other neurodegenerative diseases." </w:t>
      </w:r>
      <w:r w:rsidR="00E00308" w:rsidRPr="00E00308">
        <w:rPr>
          <w:u w:val="single"/>
        </w:rPr>
        <w:t>Scientific data</w:t>
      </w:r>
      <w:r w:rsidR="00E00308" w:rsidRPr="00E00308">
        <w:t xml:space="preserve"> </w:t>
      </w:r>
      <w:r w:rsidR="00E00308" w:rsidRPr="00E00308">
        <w:rPr>
          <w:b/>
        </w:rPr>
        <w:t>3</w:t>
      </w:r>
      <w:r w:rsidR="00E00308" w:rsidRPr="00E00308">
        <w:t>: 160089.</w:t>
      </w:r>
    </w:p>
    <w:p w14:paraId="49E627C7" w14:textId="77777777" w:rsidR="00E00308" w:rsidRPr="00E00308" w:rsidRDefault="00E00308" w:rsidP="00E00308">
      <w:pPr>
        <w:pStyle w:val="EndNoteBibliography"/>
        <w:spacing w:after="0"/>
      </w:pPr>
      <w:r w:rsidRPr="00E00308">
        <w:t xml:space="preserve">Atwell, S., J. Corwin, N. Soltis and D. Kliebenstein (2018). "Resequencing and association mapping of the generalist pathogen Botrytis cinerea." </w:t>
      </w:r>
      <w:r w:rsidRPr="00E00308">
        <w:rPr>
          <w:u w:val="single"/>
        </w:rPr>
        <w:t>bioRxiv</w:t>
      </w:r>
      <w:r w:rsidRPr="00E00308">
        <w:t>.</w:t>
      </w:r>
    </w:p>
    <w:p w14:paraId="6CBF04F1" w14:textId="77777777" w:rsidR="00E00308" w:rsidRPr="00E00308" w:rsidRDefault="00E00308" w:rsidP="00E00308">
      <w:pPr>
        <w:pStyle w:val="EndNoteBibliography"/>
        <w:spacing w:after="0"/>
      </w:pPr>
      <w:r w:rsidRPr="00E00308">
        <w:t xml:space="preserve">Atwell, S., J. Corwin, N. Soltis, A. Subedy, K. Denby and D. J. Kliebenstein (2015). "Whole genome resequencing of Botrytis cinerea isolates identifies high levels of standing diversity." </w:t>
      </w:r>
      <w:r w:rsidRPr="00E00308">
        <w:rPr>
          <w:u w:val="single"/>
        </w:rPr>
        <w:t>Frontiers in microbiology</w:t>
      </w:r>
      <w:r w:rsidRPr="00E00308">
        <w:t xml:space="preserve"> </w:t>
      </w:r>
      <w:r w:rsidRPr="00E00308">
        <w:rPr>
          <w:b/>
        </w:rPr>
        <w:t>6</w:t>
      </w:r>
      <w:r w:rsidRPr="00E00308">
        <w:t>: 996.</w:t>
      </w:r>
    </w:p>
    <w:p w14:paraId="2591A34D" w14:textId="77777777" w:rsidR="00E00308" w:rsidRPr="00E00308" w:rsidRDefault="00E00308" w:rsidP="00E00308">
      <w:pPr>
        <w:pStyle w:val="EndNoteBibliography"/>
        <w:spacing w:after="0"/>
      </w:pPr>
      <w:r w:rsidRPr="00E00308">
        <w:t xml:space="preserve">Barrett, L. G., J. M. Kniskern, N. Bodenhausen, W. Zhang and J. Bergelson (2009). "Continua of specificity and virulence in plant host–pathogen interactions: causes and consequences." </w:t>
      </w:r>
      <w:r w:rsidRPr="00E00308">
        <w:rPr>
          <w:u w:val="single"/>
        </w:rPr>
        <w:t>New Phytologist</w:t>
      </w:r>
      <w:r w:rsidRPr="00E00308">
        <w:t xml:space="preserve"> </w:t>
      </w:r>
      <w:r w:rsidRPr="00E00308">
        <w:rPr>
          <w:b/>
        </w:rPr>
        <w:t>183</w:t>
      </w:r>
      <w:r w:rsidRPr="00E00308">
        <w:t>(3): 513-529.</w:t>
      </w:r>
    </w:p>
    <w:p w14:paraId="59412918" w14:textId="77777777" w:rsidR="00E00308" w:rsidRPr="00E00308" w:rsidRDefault="00E00308" w:rsidP="00E00308">
      <w:pPr>
        <w:pStyle w:val="EndNoteBibliography"/>
        <w:spacing w:after="0"/>
      </w:pPr>
      <w:r w:rsidRPr="00E00308">
        <w:t xml:space="preserve">Bartha, I., P. J. McLaren, C. Brumme, R. Harrigan, A. Telenti and J. Fellay (2017). "Estimating the respective contributions of human and viral genetic variation to HIV control." </w:t>
      </w:r>
      <w:r w:rsidRPr="00E00308">
        <w:rPr>
          <w:u w:val="single"/>
        </w:rPr>
        <w:t>PLoS computational biology</w:t>
      </w:r>
      <w:r w:rsidRPr="00E00308">
        <w:t xml:space="preserve"> </w:t>
      </w:r>
      <w:r w:rsidRPr="00E00308">
        <w:rPr>
          <w:b/>
        </w:rPr>
        <w:t>13</w:t>
      </w:r>
      <w:r w:rsidRPr="00E00308">
        <w:t>(2): e1005339.</w:t>
      </w:r>
    </w:p>
    <w:p w14:paraId="2BD12872" w14:textId="77777777" w:rsidR="00E00308" w:rsidRPr="00E00308" w:rsidRDefault="00E00308" w:rsidP="00E00308">
      <w:pPr>
        <w:pStyle w:val="EndNoteBibliography"/>
        <w:spacing w:after="0"/>
      </w:pPr>
      <w:r w:rsidRPr="00E00308">
        <w:t xml:space="preserve">Bartoli, C. and F. Roux (2017). "Genome-Wide Association Studies In Plant Pathosystems: Toward an Ecological Genomics Approach." </w:t>
      </w:r>
      <w:r w:rsidRPr="00E00308">
        <w:rPr>
          <w:u w:val="single"/>
        </w:rPr>
        <w:t>Frontiers in plant science</w:t>
      </w:r>
      <w:r w:rsidRPr="00E00308">
        <w:t xml:space="preserve"> </w:t>
      </w:r>
      <w:r w:rsidRPr="00E00308">
        <w:rPr>
          <w:b/>
        </w:rPr>
        <w:t>8</w:t>
      </w:r>
      <w:r w:rsidRPr="00E00308">
        <w:t>.</w:t>
      </w:r>
    </w:p>
    <w:p w14:paraId="3D6EBE9D" w14:textId="77777777" w:rsidR="00E00308" w:rsidRPr="00E00308" w:rsidRDefault="00E00308" w:rsidP="00E00308">
      <w:pPr>
        <w:pStyle w:val="EndNoteBibliography"/>
        <w:spacing w:after="0"/>
      </w:pPr>
      <w:r w:rsidRPr="00E00308">
        <w:t xml:space="preserve">Brem, R. B., G. Yvert, R. Clinton and L. Kruglyak (2002). "Genetic dissection of transcriptional regulation in budding yeast." </w:t>
      </w:r>
      <w:r w:rsidRPr="00E00308">
        <w:rPr>
          <w:u w:val="single"/>
        </w:rPr>
        <w:t>Science</w:t>
      </w:r>
      <w:r w:rsidRPr="00E00308">
        <w:t xml:space="preserve"> </w:t>
      </w:r>
      <w:r w:rsidRPr="00E00308">
        <w:rPr>
          <w:b/>
        </w:rPr>
        <w:t>296</w:t>
      </w:r>
      <w:r w:rsidRPr="00E00308">
        <w:t>(5568): 752-755.</w:t>
      </w:r>
    </w:p>
    <w:p w14:paraId="7578934C" w14:textId="77777777" w:rsidR="00E00308" w:rsidRPr="00E00308" w:rsidRDefault="00E00308" w:rsidP="00E00308">
      <w:pPr>
        <w:pStyle w:val="EndNoteBibliography"/>
        <w:spacing w:after="0"/>
      </w:pPr>
      <w:r w:rsidRPr="00E00308">
        <w:t xml:space="preserve">Chan, E. K., H. C. Rowe and D. J. Kliebenstein (2010). "Understanding the evolution of defense metabolites in Arabidopsis thaliana using genome-wide association mapping." </w:t>
      </w:r>
      <w:r w:rsidRPr="00E00308">
        <w:rPr>
          <w:u w:val="single"/>
        </w:rPr>
        <w:t>Genetics</w:t>
      </w:r>
      <w:r w:rsidRPr="00E00308">
        <w:t xml:space="preserve"> </w:t>
      </w:r>
      <w:r w:rsidRPr="00E00308">
        <w:rPr>
          <w:b/>
        </w:rPr>
        <w:t>185</w:t>
      </w:r>
      <w:r w:rsidRPr="00E00308">
        <w:t>(3): 991-1007.</w:t>
      </w:r>
    </w:p>
    <w:p w14:paraId="66C3B7BE" w14:textId="77777777" w:rsidR="00E00308" w:rsidRPr="00E00308" w:rsidRDefault="00E00308" w:rsidP="00E00308">
      <w:pPr>
        <w:pStyle w:val="EndNoteBibliography"/>
        <w:spacing w:after="0"/>
      </w:pPr>
      <w:r w:rsidRPr="00E00308">
        <w:t xml:space="preserve">Chen, X., C. A. Hackett, R. E. Niks, P. E. Hedley, C. Booth, A. Druka, T. C. Marcel, A. Vels, M. Bayer and I. Milne (2010). "An eQTL analysis of partial resistance to Puccinia hordei in barley." </w:t>
      </w:r>
      <w:r w:rsidRPr="00E00308">
        <w:rPr>
          <w:u w:val="single"/>
        </w:rPr>
        <w:t>PLoS One</w:t>
      </w:r>
      <w:r w:rsidRPr="00E00308">
        <w:t xml:space="preserve"> </w:t>
      </w:r>
      <w:r w:rsidRPr="00E00308">
        <w:rPr>
          <w:b/>
        </w:rPr>
        <w:t>5</w:t>
      </w:r>
      <w:r w:rsidRPr="00E00308">
        <w:t>(1): e8598.</w:t>
      </w:r>
    </w:p>
    <w:p w14:paraId="013B8BBD" w14:textId="77777777" w:rsidR="00E00308" w:rsidRPr="00E00308" w:rsidRDefault="00E00308" w:rsidP="00E00308">
      <w:pPr>
        <w:pStyle w:val="EndNoteBibliography"/>
        <w:spacing w:after="0"/>
      </w:pPr>
      <w:r w:rsidRPr="00E00308">
        <w:t xml:space="preserve">Christie, N., A. A. Myburg, F. Joubert, S. L. Murray, M. Carstens, Y. C. Lin, J. Meyer, B. G. Crampton, S. A. Christensen and J. F. Ntuli (2017). "Systems genetics reveals a transcriptional network associated with susceptibility in the maize–grey leaf spot pathosystem." </w:t>
      </w:r>
      <w:r w:rsidRPr="00E00308">
        <w:rPr>
          <w:u w:val="single"/>
        </w:rPr>
        <w:t>The Plant Journal</w:t>
      </w:r>
      <w:r w:rsidRPr="00E00308">
        <w:t xml:space="preserve"> </w:t>
      </w:r>
      <w:r w:rsidRPr="00E00308">
        <w:rPr>
          <w:b/>
        </w:rPr>
        <w:t>89</w:t>
      </w:r>
      <w:r w:rsidRPr="00E00308">
        <w:t>(4): 746-763.</w:t>
      </w:r>
    </w:p>
    <w:p w14:paraId="63A7025A" w14:textId="77777777" w:rsidR="00E00308" w:rsidRPr="00E00308" w:rsidRDefault="00E00308" w:rsidP="00E00308">
      <w:pPr>
        <w:pStyle w:val="EndNoteBibliography"/>
        <w:spacing w:after="0"/>
      </w:pPr>
      <w:r w:rsidRPr="00E00308">
        <w:t xml:space="preserve">Colmenares, A. J., J. Aleu, R. Duran-Patron, I. G. Collado and R. Hernandez-Galan (2002). "The putative role of botrydial and related metabolites in the infection mechanism of Botrytis cinerea." </w:t>
      </w:r>
      <w:r w:rsidRPr="00E00308">
        <w:rPr>
          <w:u w:val="single"/>
        </w:rPr>
        <w:t>Journal of chemical ecology</w:t>
      </w:r>
      <w:r w:rsidRPr="00E00308">
        <w:t xml:space="preserve"> </w:t>
      </w:r>
      <w:r w:rsidRPr="00E00308">
        <w:rPr>
          <w:b/>
        </w:rPr>
        <w:t>28</w:t>
      </w:r>
      <w:r w:rsidRPr="00E00308">
        <w:t>(5): 997-1005.</w:t>
      </w:r>
    </w:p>
    <w:p w14:paraId="10BCA2DA" w14:textId="77777777" w:rsidR="00E00308" w:rsidRPr="00E00308" w:rsidRDefault="00E00308" w:rsidP="00E00308">
      <w:pPr>
        <w:pStyle w:val="EndNoteBibliography"/>
        <w:spacing w:after="0"/>
      </w:pPr>
      <w:r w:rsidRPr="00E00308">
        <w:t xml:space="preserve">Corwin, J. A., D. Copeland, J. Feusier, A. Subedy, R. Eshbaugh, C. Palmer, J. Maloof and D. J. Kliebenstein (2016). "The quantitative basis of the Arabidopsis innate immune system to endemic pathogens depends on pathogen genetics." </w:t>
      </w:r>
      <w:r w:rsidRPr="00E00308">
        <w:rPr>
          <w:u w:val="single"/>
        </w:rPr>
        <w:t>PLoS Genet</w:t>
      </w:r>
      <w:r w:rsidRPr="00E00308">
        <w:t xml:space="preserve"> </w:t>
      </w:r>
      <w:r w:rsidRPr="00E00308">
        <w:rPr>
          <w:b/>
        </w:rPr>
        <w:t>12</w:t>
      </w:r>
      <w:r w:rsidRPr="00E00308">
        <w:t>(2): e1005789.</w:t>
      </w:r>
    </w:p>
    <w:p w14:paraId="657B95D5" w14:textId="77777777" w:rsidR="00E00308" w:rsidRPr="00E00308" w:rsidRDefault="00E00308" w:rsidP="00E00308">
      <w:pPr>
        <w:pStyle w:val="EndNoteBibliography"/>
        <w:spacing w:after="0"/>
      </w:pPr>
      <w:r w:rsidRPr="00E00308">
        <w:t xml:space="preserve">Corwin, J. A., A. Subedy, R. Eshbaugh and D. J. Kliebenstein (2016). "Expansive phenotypic landscape of Botrytis cinerea shows differential contribution of genetic diversity and plasticity." </w:t>
      </w:r>
      <w:r w:rsidRPr="00E00308">
        <w:rPr>
          <w:u w:val="single"/>
        </w:rPr>
        <w:t>Molecular Plant-Microbe Interactions</w:t>
      </w:r>
      <w:r w:rsidRPr="00E00308">
        <w:t xml:space="preserve"> </w:t>
      </w:r>
      <w:r w:rsidRPr="00E00308">
        <w:rPr>
          <w:b/>
        </w:rPr>
        <w:t>29</w:t>
      </w:r>
      <w:r w:rsidRPr="00E00308">
        <w:t>(4): 287-298.</w:t>
      </w:r>
    </w:p>
    <w:p w14:paraId="397C9787" w14:textId="77777777" w:rsidR="00E00308" w:rsidRPr="00E00308" w:rsidRDefault="00E00308" w:rsidP="00E00308">
      <w:pPr>
        <w:pStyle w:val="EndNoteBibliography"/>
        <w:spacing w:after="0"/>
      </w:pPr>
      <w:r w:rsidRPr="00E00308">
        <w:t xml:space="preserve">Deighton, N., I. Muckenschnabel, A. J. Colmenares, I. G. Collado and B. Williamson (2001). "Botrydial is produced in plant tissues infected by Botrytis cinerea." </w:t>
      </w:r>
      <w:r w:rsidRPr="00E00308">
        <w:rPr>
          <w:u w:val="single"/>
        </w:rPr>
        <w:t>Phytochemistry</w:t>
      </w:r>
      <w:r w:rsidRPr="00E00308">
        <w:t xml:space="preserve"> </w:t>
      </w:r>
      <w:r w:rsidRPr="00E00308">
        <w:rPr>
          <w:b/>
        </w:rPr>
        <w:t>57</w:t>
      </w:r>
      <w:r w:rsidRPr="00E00308">
        <w:t>(5): 689-692.</w:t>
      </w:r>
    </w:p>
    <w:p w14:paraId="3931315A" w14:textId="77777777" w:rsidR="00E00308" w:rsidRPr="00E00308" w:rsidRDefault="00E00308" w:rsidP="00E00308">
      <w:pPr>
        <w:pStyle w:val="EndNoteBibliography"/>
        <w:spacing w:after="0"/>
      </w:pPr>
      <w:r w:rsidRPr="00E00308">
        <w:t xml:space="preserve">Denby, K. J., P. Kumar and D. J. Kliebenstein (2004). "Identification of Botrytis cinerea susceptibility loci in Arabidopsis thaliana." </w:t>
      </w:r>
      <w:r w:rsidRPr="00E00308">
        <w:rPr>
          <w:u w:val="single"/>
        </w:rPr>
        <w:t>The Plant Journal</w:t>
      </w:r>
      <w:r w:rsidRPr="00E00308">
        <w:t xml:space="preserve"> </w:t>
      </w:r>
      <w:r w:rsidRPr="00E00308">
        <w:rPr>
          <w:b/>
        </w:rPr>
        <w:t>38</w:t>
      </w:r>
      <w:r w:rsidRPr="00E00308">
        <w:t>(3): 473-486.</w:t>
      </w:r>
    </w:p>
    <w:p w14:paraId="3BF9B58C" w14:textId="77777777" w:rsidR="00E00308" w:rsidRPr="00E00308" w:rsidRDefault="00E00308" w:rsidP="00E00308">
      <w:pPr>
        <w:pStyle w:val="EndNoteBibliography"/>
        <w:spacing w:after="0"/>
      </w:pPr>
      <w:r w:rsidRPr="00E00308">
        <w:lastRenderedPageBreak/>
        <w:t xml:space="preserve">Dong, S., S. Raffaele and S. Kamoun (2015). "The two-speed genomes of filamentous pathogens: waltz with plants." </w:t>
      </w:r>
      <w:r w:rsidRPr="00E00308">
        <w:rPr>
          <w:u w:val="single"/>
        </w:rPr>
        <w:t>Current opinion in genetics &amp; development</w:t>
      </w:r>
      <w:r w:rsidRPr="00E00308">
        <w:t xml:space="preserve"> </w:t>
      </w:r>
      <w:r w:rsidRPr="00E00308">
        <w:rPr>
          <w:b/>
        </w:rPr>
        <w:t>35</w:t>
      </w:r>
      <w:r w:rsidRPr="00E00308">
        <w:t>: 57-65.</w:t>
      </w:r>
    </w:p>
    <w:p w14:paraId="78F5C18F" w14:textId="77777777" w:rsidR="00E00308" w:rsidRPr="00E00308" w:rsidRDefault="00E00308" w:rsidP="00E00308">
      <w:pPr>
        <w:pStyle w:val="EndNoteBibliography"/>
        <w:spacing w:after="0"/>
      </w:pPr>
      <w:r w:rsidRPr="00E00308">
        <w:t xml:space="preserve">Evans, D. M. and L. R. Cardon (2006). "Genome-wide association: a promising start to a long race." </w:t>
      </w:r>
      <w:r w:rsidRPr="00E00308">
        <w:rPr>
          <w:u w:val="single"/>
        </w:rPr>
        <w:t>Trends in Genetics</w:t>
      </w:r>
      <w:r w:rsidRPr="00E00308">
        <w:t xml:space="preserve"> </w:t>
      </w:r>
      <w:r w:rsidRPr="00E00308">
        <w:rPr>
          <w:b/>
        </w:rPr>
        <w:t>22</w:t>
      </w:r>
      <w:r w:rsidRPr="00E00308">
        <w:t>(7): 350-354.</w:t>
      </w:r>
    </w:p>
    <w:p w14:paraId="392A2A4C" w14:textId="77777777" w:rsidR="00E00308" w:rsidRPr="00E00308" w:rsidRDefault="00E00308" w:rsidP="00E00308">
      <w:pPr>
        <w:pStyle w:val="EndNoteBibliography"/>
        <w:spacing w:after="0"/>
      </w:pPr>
      <w:r w:rsidRPr="00E00308">
        <w:t xml:space="preserve">Fordyce, R., N. Soltis, C. Caseys, G. Gwinner, J. Corwin, S. Atwell, D. Copeland, J. Feusier, A. Subedy, R. Eshbaugh and D. Kliebenstein (2018). "Combining Digital Imaging and GWA Mapping to Dissect Visual Traits in Plant/Pathogen Interactions." </w:t>
      </w:r>
      <w:r w:rsidRPr="00E00308">
        <w:rPr>
          <w:u w:val="single"/>
        </w:rPr>
        <w:t>Plant Physiology</w:t>
      </w:r>
      <w:r w:rsidRPr="00E00308">
        <w:t>.</w:t>
      </w:r>
    </w:p>
    <w:p w14:paraId="348C8098" w14:textId="77777777" w:rsidR="00E00308" w:rsidRPr="00E00308" w:rsidRDefault="00E00308" w:rsidP="00E00308">
      <w:pPr>
        <w:pStyle w:val="EndNoteBibliography"/>
        <w:spacing w:after="0"/>
      </w:pPr>
      <w:r w:rsidRPr="00E00308">
        <w:t xml:space="preserve">Fordyce, R. F., N. E. Soltis, C. Caseys, R. Gwinner, J. A. Corwin, S. Atwell, D. Copeland, J. Feusier, A. Subedy and R. Eshbaugh (2018). "Digital Imaging Combined with Genome-Wide Association Mapping Links Loci to Plant-Pathogen Interaction Traits." </w:t>
      </w:r>
      <w:r w:rsidRPr="00E00308">
        <w:rPr>
          <w:u w:val="single"/>
        </w:rPr>
        <w:t>Plant physiology</w:t>
      </w:r>
      <w:r w:rsidRPr="00E00308">
        <w:t xml:space="preserve"> </w:t>
      </w:r>
      <w:r w:rsidRPr="00E00308">
        <w:rPr>
          <w:b/>
        </w:rPr>
        <w:t>178</w:t>
      </w:r>
      <w:r w:rsidRPr="00E00308">
        <w:t>(3): 1406-1422.</w:t>
      </w:r>
    </w:p>
    <w:p w14:paraId="3EE8B8C8" w14:textId="77777777" w:rsidR="00E00308" w:rsidRPr="00E00308" w:rsidRDefault="00E00308" w:rsidP="00E00308">
      <w:pPr>
        <w:pStyle w:val="EndNoteBibliography"/>
        <w:spacing w:after="0"/>
      </w:pPr>
      <w:r w:rsidRPr="00E00308">
        <w:t xml:space="preserve">Glazebrook, J. (2005). "Contrasting mechanisms of defense against biotrophic and necrotrophic pathogens." </w:t>
      </w:r>
      <w:r w:rsidRPr="00E00308">
        <w:rPr>
          <w:u w:val="single"/>
        </w:rPr>
        <w:t>Annu. Rev. Phytopathol.</w:t>
      </w:r>
      <w:r w:rsidRPr="00E00308">
        <w:t xml:space="preserve"> </w:t>
      </w:r>
      <w:r w:rsidRPr="00E00308">
        <w:rPr>
          <w:b/>
        </w:rPr>
        <w:t>43</w:t>
      </w:r>
      <w:r w:rsidRPr="00E00308">
        <w:t>: 205-227.</w:t>
      </w:r>
    </w:p>
    <w:p w14:paraId="21111D41" w14:textId="77777777" w:rsidR="00E00308" w:rsidRPr="00E00308" w:rsidRDefault="00E00308" w:rsidP="00E00308">
      <w:pPr>
        <w:pStyle w:val="EndNoteBibliography"/>
        <w:spacing w:after="0"/>
      </w:pPr>
      <w:r w:rsidRPr="00E00308">
        <w:t xml:space="preserve">Goss, E. M. and J. Bergelson (2006). "Variation in resistance and virulence in the interaction between Arabidopsis thaliana and a bacterial pathogen." </w:t>
      </w:r>
      <w:r w:rsidRPr="00E00308">
        <w:rPr>
          <w:u w:val="single"/>
        </w:rPr>
        <w:t>Evolution</w:t>
      </w:r>
      <w:r w:rsidRPr="00E00308">
        <w:t xml:space="preserve"> </w:t>
      </w:r>
      <w:r w:rsidRPr="00E00308">
        <w:rPr>
          <w:b/>
        </w:rPr>
        <w:t>60</w:t>
      </w:r>
      <w:r w:rsidRPr="00E00308">
        <w:t>(8): 1562-1573.</w:t>
      </w:r>
    </w:p>
    <w:p w14:paraId="1C83F673" w14:textId="77777777" w:rsidR="00E00308" w:rsidRPr="00E00308" w:rsidRDefault="00E00308" w:rsidP="00E00308">
      <w:pPr>
        <w:pStyle w:val="EndNoteBibliography"/>
        <w:spacing w:after="0"/>
      </w:pPr>
      <w:r w:rsidRPr="00E00308">
        <w:t xml:space="preserve">Guo, Y., S. Fudali, J. Gimeno, P. DiGennaro, S. Chang, V. M. Williamson, D. M. Bird and D. M. Nielsen (2017). "Networks underpinning symbiosis revealed through cross-species eQTL mapping." </w:t>
      </w:r>
      <w:r w:rsidRPr="00E00308">
        <w:rPr>
          <w:u w:val="single"/>
        </w:rPr>
        <w:t>Genetics</w:t>
      </w:r>
      <w:r w:rsidRPr="00E00308">
        <w:t>: genetics. 117.202531.</w:t>
      </w:r>
    </w:p>
    <w:p w14:paraId="4508B5FA" w14:textId="77777777" w:rsidR="00E00308" w:rsidRPr="00E00308" w:rsidRDefault="00E00308" w:rsidP="00E00308">
      <w:pPr>
        <w:pStyle w:val="EndNoteBibliography"/>
        <w:spacing w:after="0"/>
      </w:pPr>
      <w:r w:rsidRPr="00E00308">
        <w:t xml:space="preserve">Hsu, J. and J. D. Smith (2012). "Genome wide studies of gene expression relevant to coronary artery disease." </w:t>
      </w:r>
      <w:r w:rsidRPr="00E00308">
        <w:rPr>
          <w:u w:val="single"/>
        </w:rPr>
        <w:t>Current opinion in cardiology</w:t>
      </w:r>
      <w:r w:rsidRPr="00E00308">
        <w:t xml:space="preserve"> </w:t>
      </w:r>
      <w:r w:rsidRPr="00E00308">
        <w:rPr>
          <w:b/>
        </w:rPr>
        <w:t>27</w:t>
      </w:r>
      <w:r w:rsidRPr="00E00308">
        <w:t>(3): 210.</w:t>
      </w:r>
    </w:p>
    <w:p w14:paraId="651DC0A8" w14:textId="77777777" w:rsidR="00E00308" w:rsidRPr="00E00308" w:rsidRDefault="00E00308" w:rsidP="00E00308">
      <w:pPr>
        <w:pStyle w:val="EndNoteBibliography"/>
        <w:spacing w:after="0"/>
      </w:pPr>
      <w:r w:rsidRPr="00E00308">
        <w:t xml:space="preserve">Keurentjes, J. J., J. Fu, I. R. Terpstra, J. M. Garcia, G. van den Ackerveken, L. B. Snoek, A. J. Peeters, D. Vreugdenhil, M. Koornneef and R. C. Jansen (2007). "Regulatory network construction in Arabidopsis by using genome-wide gene expression quantitative trait loci." </w:t>
      </w:r>
      <w:r w:rsidRPr="00E00308">
        <w:rPr>
          <w:u w:val="single"/>
        </w:rPr>
        <w:t>Proceedings of the National Academy of Sciences</w:t>
      </w:r>
      <w:r w:rsidRPr="00E00308">
        <w:t xml:space="preserve"> </w:t>
      </w:r>
      <w:r w:rsidRPr="00E00308">
        <w:rPr>
          <w:b/>
        </w:rPr>
        <w:t>104</w:t>
      </w:r>
      <w:r w:rsidRPr="00E00308">
        <w:t>(5): 1708-1713.</w:t>
      </w:r>
    </w:p>
    <w:p w14:paraId="3865A607" w14:textId="77777777" w:rsidR="00E00308" w:rsidRPr="00E00308" w:rsidRDefault="00E00308" w:rsidP="00E00308">
      <w:pPr>
        <w:pStyle w:val="EndNoteBibliography"/>
        <w:spacing w:after="0"/>
      </w:pPr>
      <w:r w:rsidRPr="00E00308">
        <w:t xml:space="preserve">Kumar, R., Y. Ichihashi, S. Kimura, D. H. Chitwood, L. R. Headland, J. Peng, J. N. Maloof and N. R. Sinha (2012). "A high-throughput method for Illumina RNA-Seq library preparation." </w:t>
      </w:r>
      <w:r w:rsidRPr="00E00308">
        <w:rPr>
          <w:u w:val="single"/>
        </w:rPr>
        <w:t>Frontiers in plant science</w:t>
      </w:r>
      <w:r w:rsidRPr="00E00308">
        <w:t xml:space="preserve"> </w:t>
      </w:r>
      <w:r w:rsidRPr="00E00308">
        <w:rPr>
          <w:b/>
        </w:rPr>
        <w:t>3</w:t>
      </w:r>
      <w:r w:rsidRPr="00E00308">
        <w:t>.</w:t>
      </w:r>
    </w:p>
    <w:p w14:paraId="2EACAD0B" w14:textId="77777777" w:rsidR="00E00308" w:rsidRPr="00E00308" w:rsidRDefault="00E00308" w:rsidP="00E00308">
      <w:pPr>
        <w:pStyle w:val="EndNoteBibliography"/>
        <w:spacing w:after="0"/>
      </w:pPr>
      <w:r w:rsidRPr="00E00308">
        <w:t xml:space="preserve">Lamesch, P., T. Z. Berardini, D. Li, D. Swarbreck, C. Wilks, R. Sasidharan, R. Muller, K. Dreher, D. L. Alexander and M. Garcia-Hernandez (2011). "The Arabidopsis Information Resource (TAIR): improved gene annotation and new tools." </w:t>
      </w:r>
      <w:r w:rsidRPr="00E00308">
        <w:rPr>
          <w:u w:val="single"/>
        </w:rPr>
        <w:t>Nucleic acids research</w:t>
      </w:r>
      <w:r w:rsidRPr="00E00308">
        <w:t xml:space="preserve"> </w:t>
      </w:r>
      <w:r w:rsidRPr="00E00308">
        <w:rPr>
          <w:b/>
        </w:rPr>
        <w:t>40</w:t>
      </w:r>
      <w:r w:rsidRPr="00E00308">
        <w:t>(D1): D1202-D1210.</w:t>
      </w:r>
    </w:p>
    <w:p w14:paraId="76979FED" w14:textId="77777777" w:rsidR="00E00308" w:rsidRPr="00E00308" w:rsidRDefault="00E00308" w:rsidP="00E00308">
      <w:pPr>
        <w:pStyle w:val="EndNoteBibliography"/>
        <w:spacing w:after="0"/>
      </w:pPr>
      <w:r w:rsidRPr="00E00308">
        <w:t xml:space="preserve">Langmead, B., C. Trapnell, M. Pop and S. L. Salzberg (2009). "Ultrafast and memory-efficient alignment of short DNA sequences to the human genome." </w:t>
      </w:r>
      <w:r w:rsidRPr="00E00308">
        <w:rPr>
          <w:u w:val="single"/>
        </w:rPr>
        <w:t>Genome biology</w:t>
      </w:r>
      <w:r w:rsidRPr="00E00308">
        <w:t xml:space="preserve"> </w:t>
      </w:r>
      <w:r w:rsidRPr="00E00308">
        <w:rPr>
          <w:b/>
        </w:rPr>
        <w:t>10</w:t>
      </w:r>
      <w:r w:rsidRPr="00E00308">
        <w:t>(3): R25.</w:t>
      </w:r>
    </w:p>
    <w:p w14:paraId="0EF1ED65" w14:textId="77777777" w:rsidR="00E00308" w:rsidRPr="00E00308" w:rsidRDefault="00E00308" w:rsidP="00E00308">
      <w:pPr>
        <w:pStyle w:val="EndNoteBibliography"/>
        <w:spacing w:after="0"/>
      </w:pPr>
      <w:r w:rsidRPr="00E00308">
        <w:t xml:space="preserve">Li, H., B. Handsaker, A. Wysoker, T. Fennell, J. Ruan, N. Homer, G. Marth, G. Abecasis and R. Durbin (2009). "The sequence alignment/map format and SAMtools." </w:t>
      </w:r>
      <w:r w:rsidRPr="00E00308">
        <w:rPr>
          <w:u w:val="single"/>
        </w:rPr>
        <w:t>Bioinformatics</w:t>
      </w:r>
      <w:r w:rsidRPr="00E00308">
        <w:t xml:space="preserve"> </w:t>
      </w:r>
      <w:r w:rsidRPr="00E00308">
        <w:rPr>
          <w:b/>
        </w:rPr>
        <w:t>25</w:t>
      </w:r>
      <w:r w:rsidRPr="00E00308">
        <w:t>(16): 2078-2079.</w:t>
      </w:r>
    </w:p>
    <w:p w14:paraId="1688948F" w14:textId="77777777" w:rsidR="00E00308" w:rsidRPr="00E00308" w:rsidRDefault="00E00308" w:rsidP="00E00308">
      <w:pPr>
        <w:pStyle w:val="EndNoteBibliography"/>
        <w:spacing w:after="0"/>
      </w:pPr>
      <w:r w:rsidRPr="00E00308">
        <w:t xml:space="preserve">Mi, H., A. Muruganujan, J. T. Casagrande and P. D. Thomas (2013). "Large-scale gene function analysis with the PANTHER classification system." </w:t>
      </w:r>
      <w:r w:rsidRPr="00E00308">
        <w:rPr>
          <w:u w:val="single"/>
        </w:rPr>
        <w:t>Nature protocols</w:t>
      </w:r>
      <w:r w:rsidRPr="00E00308">
        <w:t xml:space="preserve"> </w:t>
      </w:r>
      <w:r w:rsidRPr="00E00308">
        <w:rPr>
          <w:b/>
        </w:rPr>
        <w:t>8</w:t>
      </w:r>
      <w:r w:rsidRPr="00E00308">
        <w:t>(8): 1551.</w:t>
      </w:r>
    </w:p>
    <w:p w14:paraId="5EA532F0" w14:textId="77777777" w:rsidR="00E00308" w:rsidRPr="00E00308" w:rsidRDefault="00E00308" w:rsidP="00E00308">
      <w:pPr>
        <w:pStyle w:val="EndNoteBibliography"/>
        <w:spacing w:after="0"/>
      </w:pPr>
      <w:r w:rsidRPr="00E00308">
        <w:t xml:space="preserve">Monks, S., A. Leonardson, H. Zhu, P. Cundiff, P. Pietrusiak, S. Edwards, J. Phillips, A. Sachs and E. Schadt (2004). "Genetic inheritance of gene expression in human cell lines." </w:t>
      </w:r>
      <w:r w:rsidRPr="00E00308">
        <w:rPr>
          <w:u w:val="single"/>
        </w:rPr>
        <w:t>The American Journal of Human Genetics</w:t>
      </w:r>
      <w:r w:rsidRPr="00E00308">
        <w:t xml:space="preserve"> </w:t>
      </w:r>
      <w:r w:rsidRPr="00E00308">
        <w:rPr>
          <w:b/>
        </w:rPr>
        <w:t>75</w:t>
      </w:r>
      <w:r w:rsidRPr="00E00308">
        <w:t>(6): 1094-1105.</w:t>
      </w:r>
    </w:p>
    <w:p w14:paraId="5022F98E" w14:textId="77777777" w:rsidR="00E00308" w:rsidRPr="00E00308" w:rsidRDefault="00E00308" w:rsidP="00E00308">
      <w:pPr>
        <w:pStyle w:val="EndNoteBibliography"/>
        <w:spacing w:after="0"/>
      </w:pPr>
      <w:r w:rsidRPr="00E00308">
        <w:t xml:space="preserve">Nomura, K., M. Melotto and S.-Y. He (2005). "Suppression of host defense in compatible plant–Pseudomonas syringae interactions." </w:t>
      </w:r>
      <w:r w:rsidRPr="00E00308">
        <w:rPr>
          <w:u w:val="single"/>
        </w:rPr>
        <w:t>Current opinion in plant biology</w:t>
      </w:r>
      <w:r w:rsidRPr="00E00308">
        <w:t xml:space="preserve"> </w:t>
      </w:r>
      <w:r w:rsidRPr="00E00308">
        <w:rPr>
          <w:b/>
        </w:rPr>
        <w:t>8</w:t>
      </w:r>
      <w:r w:rsidRPr="00E00308">
        <w:t>(4): 361-368.</w:t>
      </w:r>
    </w:p>
    <w:p w14:paraId="224268CD" w14:textId="77777777" w:rsidR="00E00308" w:rsidRPr="00E00308" w:rsidRDefault="00E00308" w:rsidP="00E00308">
      <w:pPr>
        <w:pStyle w:val="EndNoteBibliography"/>
        <w:spacing w:after="0"/>
      </w:pPr>
      <w:r w:rsidRPr="00E00308">
        <w:t xml:space="preserve">Pinedo, C., C.-M. Wang, J.-M. Pradier, B. Dalmais, M. Choquer, P. Le Pêcheur, G. Morgant, I. G. Collado, D. E. Cane and M. Viaud (2008). "Sesquiterpene synthase from the botrydial biosynthetic gene cluster of the phytopathogen Botrytis cinerea." </w:t>
      </w:r>
      <w:r w:rsidRPr="00E00308">
        <w:rPr>
          <w:u w:val="single"/>
        </w:rPr>
        <w:t>ACS chemical biology</w:t>
      </w:r>
      <w:r w:rsidRPr="00E00308">
        <w:t xml:space="preserve"> </w:t>
      </w:r>
      <w:r w:rsidRPr="00E00308">
        <w:rPr>
          <w:b/>
        </w:rPr>
        <w:t>3</w:t>
      </w:r>
      <w:r w:rsidRPr="00E00308">
        <w:t>(12): 791-801.</w:t>
      </w:r>
    </w:p>
    <w:p w14:paraId="78AF3972" w14:textId="77777777" w:rsidR="00E00308" w:rsidRPr="00E00308" w:rsidRDefault="00E00308" w:rsidP="00E00308">
      <w:pPr>
        <w:pStyle w:val="EndNoteBibliography"/>
        <w:spacing w:after="0"/>
      </w:pPr>
      <w:r w:rsidRPr="00E00308">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E00308">
        <w:rPr>
          <w:u w:val="single"/>
        </w:rPr>
        <w:t>Fungal genetics and biology</w:t>
      </w:r>
      <w:r w:rsidRPr="00E00308">
        <w:t xml:space="preserve"> </w:t>
      </w:r>
      <w:r w:rsidRPr="00E00308">
        <w:rPr>
          <w:b/>
        </w:rPr>
        <w:t>96</w:t>
      </w:r>
      <w:r w:rsidRPr="00E00308">
        <w:t>: 33-46.</w:t>
      </w:r>
    </w:p>
    <w:p w14:paraId="11408814" w14:textId="77777777" w:rsidR="00E00308" w:rsidRPr="00E00308" w:rsidRDefault="00E00308" w:rsidP="00E00308">
      <w:pPr>
        <w:pStyle w:val="EndNoteBibliography"/>
        <w:spacing w:after="0"/>
      </w:pPr>
      <w:r w:rsidRPr="00E00308">
        <w:lastRenderedPageBreak/>
        <w:t xml:space="preserve">Rowe, H. C. and D. J. Kliebenstein (2008). "Complex genetics control natural variation in Arabidopsis thaliana resistance to Botrytis cinerea." </w:t>
      </w:r>
      <w:r w:rsidRPr="00E00308">
        <w:rPr>
          <w:u w:val="single"/>
        </w:rPr>
        <w:t>Genetics</w:t>
      </w:r>
      <w:r w:rsidRPr="00E00308">
        <w:t xml:space="preserve"> </w:t>
      </w:r>
      <w:r w:rsidRPr="00E00308">
        <w:rPr>
          <w:b/>
        </w:rPr>
        <w:t>180</w:t>
      </w:r>
      <w:r w:rsidRPr="00E00308">
        <w:t>(4): 2237-2250.</w:t>
      </w:r>
    </w:p>
    <w:p w14:paraId="6CFCBF94" w14:textId="77777777" w:rsidR="00E00308" w:rsidRPr="00E00308" w:rsidRDefault="00E00308" w:rsidP="00E00308">
      <w:pPr>
        <w:pStyle w:val="EndNoteBibliography"/>
        <w:spacing w:after="0"/>
      </w:pPr>
      <w:r w:rsidRPr="00E00308">
        <w:t xml:space="preserve">Rowe, H. C., J. W. Walley, J. Corwin, E. K.-F. Chan, K. Dehesh and D. J. Kliebenstein (2010). "Deficiencies in jasmonate-mediated plant defense reveal quantitative variation in Botrytis cinerea pathogenesis." </w:t>
      </w:r>
      <w:r w:rsidRPr="00E00308">
        <w:rPr>
          <w:u w:val="single"/>
        </w:rPr>
        <w:t>PLoS Pathog</w:t>
      </w:r>
      <w:r w:rsidRPr="00E00308">
        <w:t xml:space="preserve"> </w:t>
      </w:r>
      <w:r w:rsidRPr="00E00308">
        <w:rPr>
          <w:b/>
        </w:rPr>
        <w:t>6</w:t>
      </w:r>
      <w:r w:rsidRPr="00E00308">
        <w:t>(4): e1000861.</w:t>
      </w:r>
    </w:p>
    <w:p w14:paraId="31916ED3" w14:textId="77777777" w:rsidR="00E00308" w:rsidRPr="00E00308" w:rsidRDefault="00E00308" w:rsidP="00E00308">
      <w:pPr>
        <w:pStyle w:val="EndNoteBibliography"/>
        <w:spacing w:after="0"/>
      </w:pPr>
      <w:r w:rsidRPr="00E00308">
        <w:t xml:space="preserve">Schadt, E. E., S. A. Monks, T. A. Drake, A. J. Lusis, N. Che, V. Colinayo, T. G. Ruff, S. B. Milligan, J. R. Lamb and G. Cavet (2003). "Genetics of gene expression surveyed in maize, mouse and man." </w:t>
      </w:r>
      <w:r w:rsidRPr="00E00308">
        <w:rPr>
          <w:u w:val="single"/>
        </w:rPr>
        <w:t>Nature</w:t>
      </w:r>
      <w:r w:rsidRPr="00E00308">
        <w:t xml:space="preserve"> </w:t>
      </w:r>
      <w:r w:rsidRPr="00E00308">
        <w:rPr>
          <w:b/>
        </w:rPr>
        <w:t>422</w:t>
      </w:r>
      <w:r w:rsidRPr="00E00308">
        <w:t>(6929): 297.</w:t>
      </w:r>
    </w:p>
    <w:p w14:paraId="7AF10BA5" w14:textId="77777777" w:rsidR="00E00308" w:rsidRPr="00E00308" w:rsidRDefault="00E00308" w:rsidP="00E00308">
      <w:pPr>
        <w:pStyle w:val="EndNoteBibliography"/>
        <w:spacing w:after="0"/>
      </w:pPr>
      <w:r w:rsidRPr="00E0030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00308">
        <w:rPr>
          <w:u w:val="single"/>
        </w:rPr>
        <w:t>Molecular plant-microbe interactions</w:t>
      </w:r>
      <w:r w:rsidRPr="00E00308">
        <w:t xml:space="preserve"> </w:t>
      </w:r>
      <w:r w:rsidRPr="00E00308">
        <w:rPr>
          <w:b/>
        </w:rPr>
        <w:t>18</w:t>
      </w:r>
      <w:r w:rsidRPr="00E00308">
        <w:t>(6): 602-612.</w:t>
      </w:r>
    </w:p>
    <w:p w14:paraId="1F0E7284" w14:textId="77777777" w:rsidR="00E00308" w:rsidRPr="00E00308" w:rsidRDefault="00E00308" w:rsidP="00E00308">
      <w:pPr>
        <w:pStyle w:val="EndNoteBibliography"/>
        <w:spacing w:after="0"/>
      </w:pPr>
      <w:r w:rsidRPr="00E00308">
        <w:t xml:space="preserve">Soltis, N. E., S. Atwell, G. Shi, R. F. Fordyce, R. Gwinner, D. Gao, A. Shafi and D. J. Kliebenstein (2019). "Interactions of tomato and Botrytis genetic diversity: Parsing the contributions of host differentiation, domestication and pathogen variation." </w:t>
      </w:r>
      <w:r w:rsidRPr="00E00308">
        <w:rPr>
          <w:u w:val="single"/>
        </w:rPr>
        <w:t>The Plant Cell</w:t>
      </w:r>
      <w:r w:rsidRPr="00E00308">
        <w:t>: tpc. 00857.02018.</w:t>
      </w:r>
    </w:p>
    <w:p w14:paraId="649EC842" w14:textId="77777777" w:rsidR="00E00308" w:rsidRPr="00E00308" w:rsidRDefault="00E00308" w:rsidP="00E00308">
      <w:pPr>
        <w:pStyle w:val="EndNoteBibliography"/>
        <w:spacing w:after="0"/>
      </w:pPr>
      <w:r w:rsidRPr="00E00308">
        <w:t xml:space="preserve">Suzuki, R. and H. Shimodaira (2015). "pvclust: Hierarchical Clustering with P-Values via Multiscale Bootstrap Resampling. ." </w:t>
      </w:r>
      <w:r w:rsidRPr="00E00308">
        <w:rPr>
          <w:u w:val="single"/>
        </w:rPr>
        <w:t>R package version 2.0-0</w:t>
      </w:r>
      <w:r w:rsidRPr="00E00308">
        <w:t>.</w:t>
      </w:r>
    </w:p>
    <w:p w14:paraId="1F0B6A57" w14:textId="77777777" w:rsidR="00E00308" w:rsidRPr="00E00308" w:rsidRDefault="00E00308" w:rsidP="00E00308">
      <w:pPr>
        <w:pStyle w:val="EndNoteBibliography"/>
        <w:spacing w:after="0"/>
      </w:pPr>
      <w:r w:rsidRPr="00E00308">
        <w:t xml:space="preserve">Van Kan, J. A., J. H. Stassen, A. Mosbach, T. A. Van Der Lee, L. Faino, A. D. Farmer, D. G. Papasotiriou, S. Zhou, M. F. Seidl and E. Cottam (2017). "A gapless genome sequence of the fungus Botrytis cinerea." </w:t>
      </w:r>
      <w:r w:rsidRPr="00E00308">
        <w:rPr>
          <w:u w:val="single"/>
        </w:rPr>
        <w:t>Molecular plant pathology</w:t>
      </w:r>
      <w:r w:rsidRPr="00E00308">
        <w:t xml:space="preserve"> </w:t>
      </w:r>
      <w:r w:rsidRPr="00E00308">
        <w:rPr>
          <w:b/>
        </w:rPr>
        <w:t>18</w:t>
      </w:r>
      <w:r w:rsidRPr="00E00308">
        <w:t>(1): 75-89.</w:t>
      </w:r>
    </w:p>
    <w:p w14:paraId="028ECD21" w14:textId="77777777" w:rsidR="00E00308" w:rsidRPr="00E00308" w:rsidRDefault="00E00308" w:rsidP="00E00308">
      <w:pPr>
        <w:pStyle w:val="EndNoteBibliography"/>
        <w:spacing w:after="0"/>
      </w:pPr>
      <w:r w:rsidRPr="00E00308">
        <w:t xml:space="preserve">Wang, M., F. Roux, C. Bartoli, C. Huard-Chauveau, C. Meyer, H. Lee, D. Roby, M. S. McPeek and J. Bergelson (2018). "Two-way mixed-effects methods for joint association analysis using both host and pathogen genomes." </w:t>
      </w:r>
      <w:r w:rsidRPr="00E00308">
        <w:rPr>
          <w:u w:val="single"/>
        </w:rPr>
        <w:t>Proceedings of the National Academy of Sciences</w:t>
      </w:r>
      <w:r w:rsidRPr="00E00308">
        <w:t xml:space="preserve"> </w:t>
      </w:r>
      <w:r w:rsidRPr="00E00308">
        <w:rPr>
          <w:b/>
        </w:rPr>
        <w:t>115</w:t>
      </w:r>
      <w:r w:rsidRPr="00E00308">
        <w:t>(24): E5440-E5449.</w:t>
      </w:r>
    </w:p>
    <w:p w14:paraId="278F0C05" w14:textId="77777777" w:rsidR="00E00308" w:rsidRPr="00E00308" w:rsidRDefault="00E00308" w:rsidP="00E00308">
      <w:pPr>
        <w:pStyle w:val="EndNoteBibliography"/>
        <w:spacing w:after="0"/>
      </w:pPr>
      <w:r w:rsidRPr="00E00308">
        <w:t xml:space="preserve">West, M. A. L., K. Kim, D. J. Kliebenstein, H. van Leeuwen, R. W. Michelmore, R. W. Doerge and D. A. St.Clair (2007). "Global eQTL mapping reveals the complex genetic architecture of transcript level variation in Arabidopsis." </w:t>
      </w:r>
      <w:r w:rsidRPr="00E00308">
        <w:rPr>
          <w:u w:val="single"/>
        </w:rPr>
        <w:t>Genetics</w:t>
      </w:r>
      <w:r w:rsidRPr="00E00308">
        <w:t xml:space="preserve"> </w:t>
      </w:r>
      <w:r w:rsidRPr="00E00308">
        <w:rPr>
          <w:b/>
        </w:rPr>
        <w:t>175</w:t>
      </w:r>
      <w:r w:rsidRPr="00E00308">
        <w:t>: 1441-1450.</w:t>
      </w:r>
    </w:p>
    <w:p w14:paraId="5DE9165F" w14:textId="77777777" w:rsidR="00E00308" w:rsidRPr="00E00308" w:rsidRDefault="00E00308" w:rsidP="00E00308">
      <w:pPr>
        <w:pStyle w:val="EndNoteBibliography"/>
        <w:spacing w:after="0"/>
      </w:pPr>
      <w:r w:rsidRPr="00E00308">
        <w:t xml:space="preserve">Williamson, B., B. Tudzynski, P. Tudzynski and J. A. L. van Kan (2007). "Botrytis cinerea: the cause of grey mould disease." </w:t>
      </w:r>
      <w:r w:rsidRPr="00E00308">
        <w:rPr>
          <w:u w:val="single"/>
        </w:rPr>
        <w:t>Molecular Plant Pathology</w:t>
      </w:r>
      <w:r w:rsidRPr="00E00308">
        <w:t xml:space="preserve"> </w:t>
      </w:r>
      <w:r w:rsidRPr="00E00308">
        <w:rPr>
          <w:b/>
        </w:rPr>
        <w:t>8</w:t>
      </w:r>
      <w:r w:rsidRPr="00E00308">
        <w:t>(5): 561-580.</w:t>
      </w:r>
    </w:p>
    <w:p w14:paraId="6FEBC776" w14:textId="77777777" w:rsidR="00E00308" w:rsidRPr="00E00308" w:rsidRDefault="00E00308" w:rsidP="00E00308">
      <w:pPr>
        <w:pStyle w:val="EndNoteBibliography"/>
        <w:spacing w:after="0"/>
      </w:pPr>
      <w:r w:rsidRPr="00E00308">
        <w:t xml:space="preserve">Wu, J., B. Cai, W. Sun, R. Huang, X. Liu, M. Lin, S. Pattaradilokrat, S. Martin, Y. Qi and S. C. Nair (2015). "Genome-wide analysis of host-Plasmodium yoelii interactions reveals regulators of the type I interferon response." </w:t>
      </w:r>
      <w:r w:rsidRPr="00E00308">
        <w:rPr>
          <w:u w:val="single"/>
        </w:rPr>
        <w:t>Cell reports</w:t>
      </w:r>
      <w:r w:rsidRPr="00E00308">
        <w:t xml:space="preserve"> </w:t>
      </w:r>
      <w:r w:rsidRPr="00E00308">
        <w:rPr>
          <w:b/>
        </w:rPr>
        <w:t>12</w:t>
      </w:r>
      <w:r w:rsidRPr="00E00308">
        <w:t>(4): 661-672.</w:t>
      </w:r>
    </w:p>
    <w:p w14:paraId="73642F71" w14:textId="77777777" w:rsidR="00E00308" w:rsidRPr="00E00308" w:rsidRDefault="00E00308" w:rsidP="00E00308">
      <w:pPr>
        <w:pStyle w:val="EndNoteBibliography"/>
        <w:spacing w:after="0"/>
      </w:pPr>
      <w:r w:rsidRPr="00E00308">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E00308">
        <w:rPr>
          <w:u w:val="single"/>
        </w:rPr>
        <w:t>Frontiers in plant science</w:t>
      </w:r>
      <w:r w:rsidRPr="00E00308">
        <w:t xml:space="preserve"> </w:t>
      </w:r>
      <w:r w:rsidRPr="00E00308">
        <w:rPr>
          <w:b/>
        </w:rPr>
        <w:t>8</w:t>
      </w:r>
      <w:r w:rsidRPr="00E00308">
        <w:t>.</w:t>
      </w:r>
    </w:p>
    <w:p w14:paraId="12A20055" w14:textId="77777777" w:rsidR="00E00308" w:rsidRPr="00E00308" w:rsidRDefault="00E00308" w:rsidP="00E00308">
      <w:pPr>
        <w:pStyle w:val="EndNoteBibliography"/>
        <w:spacing w:after="0"/>
      </w:pPr>
      <w:r w:rsidRPr="00E00308">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00308">
        <w:rPr>
          <w:u w:val="single"/>
        </w:rPr>
        <w:t>The Plant Cell</w:t>
      </w:r>
      <w:r w:rsidRPr="00E00308">
        <w:t>: tpc. 00348.02017.</w:t>
      </w:r>
    </w:p>
    <w:p w14:paraId="37C24E1A" w14:textId="77777777" w:rsidR="00E00308" w:rsidRPr="00E00308" w:rsidRDefault="00E00308" w:rsidP="00E00308">
      <w:pPr>
        <w:pStyle w:val="EndNoteBibliography"/>
        <w:spacing w:after="0"/>
      </w:pPr>
      <w:r w:rsidRPr="00E00308">
        <w:t xml:space="preserve">Zhang, W., J. A. Corwin, D. Copeland, J. Feusier, R. Eshbaugh, D. E. Cook, S. Atwell and D. J. Kliebenstein (2018). "Network connections across kingdoms illuminate a potential metabolic battlefield." </w:t>
      </w:r>
      <w:r w:rsidRPr="00E00308">
        <w:rPr>
          <w:u w:val="single"/>
        </w:rPr>
        <w:t>bioRxiv</w:t>
      </w:r>
      <w:r w:rsidRPr="00E00308">
        <w:t>.</w:t>
      </w:r>
    </w:p>
    <w:p w14:paraId="729A02F0" w14:textId="77777777" w:rsidR="00E00308" w:rsidRPr="00E00308" w:rsidRDefault="00E00308" w:rsidP="00E00308">
      <w:pPr>
        <w:pStyle w:val="EndNoteBibliography"/>
        <w:spacing w:after="0"/>
      </w:pPr>
      <w:r w:rsidRPr="00E00308">
        <w:t xml:space="preserve">Zhou, X. and M. Stephens (2012). "Genome-wide efficient mixed-model analysis for association studies." </w:t>
      </w:r>
      <w:r w:rsidRPr="00E00308">
        <w:rPr>
          <w:u w:val="single"/>
        </w:rPr>
        <w:t>Nature genetics</w:t>
      </w:r>
      <w:r w:rsidRPr="00E00308">
        <w:t xml:space="preserve"> </w:t>
      </w:r>
      <w:r w:rsidRPr="00E00308">
        <w:rPr>
          <w:b/>
        </w:rPr>
        <w:t>44</w:t>
      </w:r>
      <w:r w:rsidRPr="00E00308">
        <w:t>(7): 821.</w:t>
      </w:r>
    </w:p>
    <w:p w14:paraId="2F7AD119" w14:textId="77777777" w:rsidR="00E00308" w:rsidRPr="00E00308" w:rsidRDefault="00E00308" w:rsidP="00E00308">
      <w:pPr>
        <w:pStyle w:val="EndNoteBibliography"/>
      </w:pPr>
      <w:r w:rsidRPr="00E00308">
        <w:t xml:space="preserve">Zou, F., H. S. Chai, C. S. Younkin, M. Allen, J. Crook, V. S. Pankratz, M. M. Carrasquillo, C. N. Rowley, A. A. Nair and S. Middha (2012). "Brain expression genome-wide association study (eGWAS) identifies human disease-associated variants." </w:t>
      </w:r>
      <w:r w:rsidRPr="00E00308">
        <w:rPr>
          <w:u w:val="single"/>
        </w:rPr>
        <w:t>PLoS genetics</w:t>
      </w:r>
      <w:r w:rsidRPr="00E00308">
        <w:t xml:space="preserve"> </w:t>
      </w:r>
      <w:r w:rsidRPr="00E00308">
        <w:rPr>
          <w:b/>
        </w:rPr>
        <w:t>8</w:t>
      </w:r>
      <w:r w:rsidRPr="00E00308">
        <w:t>(6): e1002707.</w:t>
      </w:r>
    </w:p>
    <w:p w14:paraId="6CFC649E" w14:textId="6DE97001"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3-01T19:01:00Z" w:initials="NS">
    <w:p w14:paraId="190D6655" w14:textId="711C8B45" w:rsidR="009778C2" w:rsidRDefault="009778C2">
      <w:pPr>
        <w:pStyle w:val="CommentText"/>
      </w:pPr>
      <w:r>
        <w:rPr>
          <w:rStyle w:val="CommentReference"/>
        </w:rPr>
        <w:annotationRef/>
      </w:r>
      <w:r>
        <w:t>check</w:t>
      </w:r>
    </w:p>
  </w:comment>
  <w:comment w:id="2" w:author="N S" w:date="2019-02-27T17:59:00Z" w:initials="NS">
    <w:p w14:paraId="04A677B3" w14:textId="6C8633C8" w:rsidR="005027C9" w:rsidRDefault="005027C9">
      <w:pPr>
        <w:pStyle w:val="CommentText"/>
      </w:pPr>
      <w:r>
        <w:rPr>
          <w:rStyle w:val="CommentReference"/>
        </w:rPr>
        <w:annotationRef/>
      </w:r>
      <w:r>
        <w:t>CITE</w:t>
      </w:r>
    </w:p>
  </w:comment>
  <w:comment w:id="3" w:author="N S" w:date="2019-02-28T14:51:00Z" w:initials="NS">
    <w:p w14:paraId="7722CD11" w14:textId="452F9510" w:rsidR="005027C9" w:rsidRDefault="005027C9">
      <w:pPr>
        <w:pStyle w:val="CommentText"/>
      </w:pPr>
      <w:r>
        <w:rPr>
          <w:rStyle w:val="CommentReference"/>
        </w:rPr>
        <w:annotationRef/>
      </w:r>
      <w:r>
        <w:t>CITE</w:t>
      </w:r>
    </w:p>
  </w:comment>
  <w:comment w:id="4" w:author="N S" w:date="2019-02-27T18:03:00Z" w:initials="NS">
    <w:p w14:paraId="29BB3AA0" w14:textId="23D49ACD" w:rsidR="005027C9" w:rsidRDefault="005027C9">
      <w:pPr>
        <w:pStyle w:val="CommentText"/>
      </w:pPr>
      <w:r>
        <w:rPr>
          <w:rStyle w:val="CommentReference"/>
        </w:rPr>
        <w:annotationRef/>
      </w:r>
      <w:r>
        <w:t>CITE</w:t>
      </w:r>
    </w:p>
  </w:comment>
  <w:comment w:id="5" w:author="N S" w:date="2019-02-27T18:00:00Z" w:initials="NS">
    <w:p w14:paraId="42B93B70" w14:textId="139F3676" w:rsidR="005027C9" w:rsidRDefault="005027C9">
      <w:pPr>
        <w:pStyle w:val="CommentText"/>
      </w:pPr>
      <w:r>
        <w:rPr>
          <w:rStyle w:val="CommentReference"/>
        </w:rPr>
        <w:annotationRef/>
      </w:r>
      <w:r>
        <w:t>CITE</w:t>
      </w:r>
    </w:p>
  </w:comment>
  <w:comment w:id="7" w:author="Dan Kliebenstein" w:date="2019-02-21T10:43:00Z" w:initials="DK">
    <w:p w14:paraId="5F61B9A4" w14:textId="5D9D6053" w:rsidR="005027C9" w:rsidRDefault="005027C9">
      <w:pPr>
        <w:pStyle w:val="CommentText"/>
      </w:pPr>
      <w:r>
        <w:rPr>
          <w:rStyle w:val="CommentReference"/>
        </w:rPr>
        <w:annotationRef/>
      </w:r>
      <w:r>
        <w:t>We should probably report the median and have some form of histogram.</w:t>
      </w:r>
    </w:p>
  </w:comment>
  <w:comment w:id="14" w:author="Dan Kliebenstein" w:date="2019-02-21T10:47:00Z" w:initials="DK">
    <w:p w14:paraId="2A6D10E1" w14:textId="695FF93B" w:rsidR="005027C9" w:rsidRDefault="005027C9">
      <w:pPr>
        <w:pStyle w:val="CommentText"/>
      </w:pPr>
      <w:r>
        <w:rPr>
          <w:rStyle w:val="CommentReference"/>
        </w:rPr>
        <w:annotationRef/>
      </w:r>
      <w:r>
        <w:t>Have you gone through to see if there are any SNPs with crazy p-values?</w:t>
      </w:r>
    </w:p>
  </w:comment>
  <w:comment w:id="15" w:author="N S" w:date="2019-03-01T14:31:00Z" w:initials="NS">
    <w:p w14:paraId="71D40A75" w14:textId="04386232" w:rsidR="00E00308" w:rsidRDefault="00E00308">
      <w:pPr>
        <w:pStyle w:val="CommentText"/>
      </w:pPr>
      <w:r>
        <w:rPr>
          <w:rStyle w:val="CommentReference"/>
        </w:rPr>
        <w:annotationRef/>
      </w:r>
      <w:r>
        <w:t>To-do</w:t>
      </w:r>
    </w:p>
  </w:comment>
  <w:comment w:id="6" w:author="N S" w:date="2019-02-28T09:40:00Z" w:initials="NS">
    <w:p w14:paraId="4FFF0A40" w14:textId="004D156C" w:rsidR="005027C9" w:rsidRDefault="005027C9">
      <w:pPr>
        <w:pStyle w:val="CommentText"/>
      </w:pPr>
      <w:r>
        <w:rPr>
          <w:rStyle w:val="CommentReference"/>
        </w:rPr>
        <w:annotationRef/>
      </w:r>
      <w:r>
        <w:t xml:space="preserve">To-do </w:t>
      </w:r>
    </w:p>
  </w:comment>
  <w:comment w:id="21" w:author="N S" w:date="2019-03-01T14:33:00Z" w:initials="NS">
    <w:p w14:paraId="17306648" w14:textId="5E6F6351" w:rsidR="003B4D6A" w:rsidRDefault="003B4D6A">
      <w:pPr>
        <w:pStyle w:val="CommentText"/>
      </w:pPr>
      <w:r>
        <w:rPr>
          <w:rStyle w:val="CommentReference"/>
        </w:rPr>
        <w:annotationRef/>
      </w:r>
      <w:r>
        <w:t>Review this statement after added analysis above</w:t>
      </w:r>
    </w:p>
  </w:comment>
  <w:comment w:id="23" w:author="Dan Kliebenstein" w:date="2019-02-21T11:22:00Z" w:initials="DK">
    <w:p w14:paraId="1FAC2195" w14:textId="029A5546" w:rsidR="005027C9" w:rsidRDefault="005027C9">
      <w:pPr>
        <w:pStyle w:val="CommentText"/>
      </w:pPr>
      <w:r>
        <w:rPr>
          <w:rStyle w:val="CommentReference"/>
        </w:rPr>
        <w:annotationRef/>
      </w:r>
      <w:r>
        <w:t xml:space="preserve">We should use some other citations on this topic as well. And it was </w:t>
      </w:r>
      <w:proofErr w:type="gramStart"/>
      <w:r>
        <w:t>actually Eva’s</w:t>
      </w:r>
      <w:proofErr w:type="gramEnd"/>
      <w:r>
        <w:t xml:space="preserve"> first GWA that </w:t>
      </w:r>
      <w:proofErr w:type="spellStart"/>
      <w:r>
        <w:t>wnte</w:t>
      </w:r>
      <w:proofErr w:type="spellEnd"/>
      <w:r>
        <w:t xml:space="preserve"> into this most explicitly. I don’t think that these two citations work here.</w:t>
      </w:r>
    </w:p>
  </w:comment>
  <w:comment w:id="24" w:author="N S" w:date="2019-02-28T11:04:00Z" w:initials="NS">
    <w:p w14:paraId="59D1A87C" w14:textId="79580344" w:rsidR="005027C9" w:rsidRDefault="005027C9">
      <w:pPr>
        <w:pStyle w:val="CommentText"/>
      </w:pPr>
      <w:r>
        <w:rPr>
          <w:rStyle w:val="CommentReference"/>
        </w:rPr>
        <w:annotationRef/>
      </w:r>
      <w:r>
        <w:t>Lit search in progress</w:t>
      </w:r>
    </w:p>
  </w:comment>
  <w:comment w:id="26" w:author="N S" w:date="2019-03-01T13:57:00Z" w:initials="NS">
    <w:p w14:paraId="0A8EDD4D" w14:textId="2C38E1AF" w:rsidR="002A0B39" w:rsidRDefault="002A0B39">
      <w:pPr>
        <w:pStyle w:val="CommentText"/>
      </w:pPr>
      <w:r>
        <w:rPr>
          <w:rStyle w:val="CommentReference"/>
        </w:rPr>
        <w:annotationRef/>
      </w:r>
      <w:r>
        <w:t>CITE</w:t>
      </w:r>
    </w:p>
  </w:comment>
  <w:comment w:id="27" w:author="N S" w:date="2019-03-01T17:23:00Z" w:initials="NS">
    <w:p w14:paraId="63FD2C8D" w14:textId="224D831E" w:rsidR="00E3118D" w:rsidRDefault="00E3118D">
      <w:pPr>
        <w:pStyle w:val="CommentText"/>
      </w:pPr>
      <w:r>
        <w:rPr>
          <w:rStyle w:val="CommentReference"/>
        </w:rPr>
        <w:annotationRef/>
      </w:r>
      <w:r>
        <w:t>Think about this more. Tru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0D6655" w15:done="0"/>
  <w15:commentEx w15:paraId="04A677B3" w15:done="0"/>
  <w15:commentEx w15:paraId="7722CD11" w15:done="0"/>
  <w15:commentEx w15:paraId="29BB3AA0" w15:done="0"/>
  <w15:commentEx w15:paraId="42B93B70" w15:done="0"/>
  <w15:commentEx w15:paraId="5F61B9A4" w15:done="0"/>
  <w15:commentEx w15:paraId="2A6D10E1" w15:done="0"/>
  <w15:commentEx w15:paraId="71D40A75" w15:paraIdParent="2A6D10E1" w15:done="0"/>
  <w15:commentEx w15:paraId="4FFF0A40" w15:done="0"/>
  <w15:commentEx w15:paraId="17306648" w15:done="0"/>
  <w15:commentEx w15:paraId="1FAC2195" w15:done="0"/>
  <w15:commentEx w15:paraId="59D1A87C" w15:paraIdParent="1FAC2195" w15:done="0"/>
  <w15:commentEx w15:paraId="0A8EDD4D" w15:done="0"/>
  <w15:commentEx w15:paraId="63FD2C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0D6655" w16cid:durableId="20240007"/>
  <w16cid:commentId w16cid:paraId="04A677B3" w16cid:durableId="20214E7B"/>
  <w16cid:commentId w16cid:paraId="7722CD11" w16cid:durableId="202273E1"/>
  <w16cid:commentId w16cid:paraId="29BB3AA0" w16cid:durableId="20214F70"/>
  <w16cid:commentId w16cid:paraId="42B93B70" w16cid:durableId="20214EAD"/>
  <w16cid:commentId w16cid:paraId="5F61B9A4" w16cid:durableId="2020D5ED"/>
  <w16cid:commentId w16cid:paraId="2A6D10E1" w16cid:durableId="2020D5EE"/>
  <w16cid:commentId w16cid:paraId="71D40A75" w16cid:durableId="2023C0B6"/>
  <w16cid:commentId w16cid:paraId="4FFF0A40" w16cid:durableId="20222B03"/>
  <w16cid:commentId w16cid:paraId="17306648" w16cid:durableId="2023C143"/>
  <w16cid:commentId w16cid:paraId="1FAC2195" w16cid:durableId="2020D5EF"/>
  <w16cid:commentId w16cid:paraId="59D1A87C" w16cid:durableId="20223ED7"/>
  <w16cid:commentId w16cid:paraId="0A8EDD4D" w16cid:durableId="2023B8C1"/>
  <w16cid:commentId w16cid:paraId="63FD2C8D" w16cid:durableId="2023E9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D58C2D" w14:textId="77777777" w:rsidR="009C68DA" w:rsidRDefault="009C68DA" w:rsidP="00A172A7">
      <w:pPr>
        <w:spacing w:after="0" w:line="240" w:lineRule="auto"/>
      </w:pPr>
      <w:r>
        <w:separator/>
      </w:r>
    </w:p>
  </w:endnote>
  <w:endnote w:type="continuationSeparator" w:id="0">
    <w:p w14:paraId="5C9D2F93" w14:textId="77777777" w:rsidR="009C68DA" w:rsidRDefault="009C68DA"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8EBF73" w14:textId="77777777" w:rsidR="009C68DA" w:rsidRDefault="009C68DA" w:rsidP="00A172A7">
      <w:pPr>
        <w:spacing w:after="0" w:line="240" w:lineRule="auto"/>
      </w:pPr>
      <w:r>
        <w:separator/>
      </w:r>
    </w:p>
  </w:footnote>
  <w:footnote w:type="continuationSeparator" w:id="0">
    <w:p w14:paraId="5D23EA95" w14:textId="77777777" w:rsidR="009C68DA" w:rsidRDefault="009C68DA"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18&lt;/item&gt;&lt;item&gt;440&lt;/item&gt;&lt;item&gt;442&lt;/item&gt;&lt;item&gt;447&lt;/item&gt;&lt;item&gt;456&lt;/item&gt;&lt;item&gt;476&lt;/item&gt;&lt;item&gt;477&lt;/item&gt;&lt;item&gt;513&lt;/item&gt;&lt;item&gt;515&lt;/item&gt;&lt;item&gt;527&lt;/item&gt;&lt;item&gt;546&lt;/item&gt;&lt;item&gt;595&lt;/item&gt;&lt;item&gt;599&lt;/item&gt;&lt;item&gt;608&lt;/item&gt;&lt;item&gt;615&lt;/item&gt;&lt;item&gt;761&lt;/item&gt;&lt;item&gt;776&lt;/item&gt;&lt;item&gt;817&lt;/item&gt;&lt;item&gt;838&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record-ids&gt;&lt;/item&gt;&lt;/Libraries&gt;"/>
  </w:docVars>
  <w:rsids>
    <w:rsidRoot w:val="00A172A7"/>
    <w:rsid w:val="000009B5"/>
    <w:rsid w:val="00002A48"/>
    <w:rsid w:val="000113CA"/>
    <w:rsid w:val="00012302"/>
    <w:rsid w:val="0001776E"/>
    <w:rsid w:val="00030607"/>
    <w:rsid w:val="00031EA7"/>
    <w:rsid w:val="000347B6"/>
    <w:rsid w:val="00036E00"/>
    <w:rsid w:val="00037C6E"/>
    <w:rsid w:val="0004384F"/>
    <w:rsid w:val="00044812"/>
    <w:rsid w:val="00045BD4"/>
    <w:rsid w:val="000506B6"/>
    <w:rsid w:val="000533C6"/>
    <w:rsid w:val="00053975"/>
    <w:rsid w:val="00054493"/>
    <w:rsid w:val="00054571"/>
    <w:rsid w:val="00055628"/>
    <w:rsid w:val="00056FCB"/>
    <w:rsid w:val="00060ACB"/>
    <w:rsid w:val="00065A08"/>
    <w:rsid w:val="00071D52"/>
    <w:rsid w:val="00071F21"/>
    <w:rsid w:val="00075742"/>
    <w:rsid w:val="00077708"/>
    <w:rsid w:val="00082470"/>
    <w:rsid w:val="00085526"/>
    <w:rsid w:val="00085A7E"/>
    <w:rsid w:val="000956F5"/>
    <w:rsid w:val="00097440"/>
    <w:rsid w:val="000A1B67"/>
    <w:rsid w:val="000A3A44"/>
    <w:rsid w:val="000B12CF"/>
    <w:rsid w:val="000B4CB0"/>
    <w:rsid w:val="000B4F8B"/>
    <w:rsid w:val="000B6CED"/>
    <w:rsid w:val="000D6131"/>
    <w:rsid w:val="000E0626"/>
    <w:rsid w:val="000E7AB7"/>
    <w:rsid w:val="000F1D2C"/>
    <w:rsid w:val="000F6D6F"/>
    <w:rsid w:val="00101DEA"/>
    <w:rsid w:val="00103483"/>
    <w:rsid w:val="00106233"/>
    <w:rsid w:val="00111379"/>
    <w:rsid w:val="00114242"/>
    <w:rsid w:val="00114CCF"/>
    <w:rsid w:val="00115274"/>
    <w:rsid w:val="00123E77"/>
    <w:rsid w:val="00124890"/>
    <w:rsid w:val="00127223"/>
    <w:rsid w:val="00132F99"/>
    <w:rsid w:val="00145616"/>
    <w:rsid w:val="0015276C"/>
    <w:rsid w:val="001567B8"/>
    <w:rsid w:val="00157BFF"/>
    <w:rsid w:val="001625D3"/>
    <w:rsid w:val="001660CA"/>
    <w:rsid w:val="00170420"/>
    <w:rsid w:val="001750AD"/>
    <w:rsid w:val="00175983"/>
    <w:rsid w:val="00181C3A"/>
    <w:rsid w:val="001835A7"/>
    <w:rsid w:val="001876FE"/>
    <w:rsid w:val="0019280F"/>
    <w:rsid w:val="00194839"/>
    <w:rsid w:val="00196D1B"/>
    <w:rsid w:val="001A0C27"/>
    <w:rsid w:val="001A6AED"/>
    <w:rsid w:val="001A7FD2"/>
    <w:rsid w:val="001C0CBE"/>
    <w:rsid w:val="001C6224"/>
    <w:rsid w:val="001C63B0"/>
    <w:rsid w:val="001C68B4"/>
    <w:rsid w:val="001C7116"/>
    <w:rsid w:val="001E2EAC"/>
    <w:rsid w:val="001E4CEC"/>
    <w:rsid w:val="001E5698"/>
    <w:rsid w:val="001F12EE"/>
    <w:rsid w:val="001F5026"/>
    <w:rsid w:val="001F7B6F"/>
    <w:rsid w:val="0020139F"/>
    <w:rsid w:val="002027E8"/>
    <w:rsid w:val="00202F91"/>
    <w:rsid w:val="00206428"/>
    <w:rsid w:val="002126A5"/>
    <w:rsid w:val="00213801"/>
    <w:rsid w:val="002143F6"/>
    <w:rsid w:val="00214E21"/>
    <w:rsid w:val="0022395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A0B39"/>
    <w:rsid w:val="002A0BE9"/>
    <w:rsid w:val="002A132B"/>
    <w:rsid w:val="002A3D02"/>
    <w:rsid w:val="002B6D7A"/>
    <w:rsid w:val="002B727A"/>
    <w:rsid w:val="002C1234"/>
    <w:rsid w:val="002C12C1"/>
    <w:rsid w:val="002C678F"/>
    <w:rsid w:val="002E0971"/>
    <w:rsid w:val="002E504A"/>
    <w:rsid w:val="00301CFF"/>
    <w:rsid w:val="00302E2C"/>
    <w:rsid w:val="00304109"/>
    <w:rsid w:val="003108D6"/>
    <w:rsid w:val="00312A39"/>
    <w:rsid w:val="0031470F"/>
    <w:rsid w:val="003162C7"/>
    <w:rsid w:val="003179ED"/>
    <w:rsid w:val="00322DF2"/>
    <w:rsid w:val="00331B21"/>
    <w:rsid w:val="0033686E"/>
    <w:rsid w:val="00345CA0"/>
    <w:rsid w:val="003475CD"/>
    <w:rsid w:val="00347890"/>
    <w:rsid w:val="003517A5"/>
    <w:rsid w:val="003530BC"/>
    <w:rsid w:val="00355732"/>
    <w:rsid w:val="0035605C"/>
    <w:rsid w:val="003600C6"/>
    <w:rsid w:val="00362950"/>
    <w:rsid w:val="003664DC"/>
    <w:rsid w:val="00367BD7"/>
    <w:rsid w:val="003736B7"/>
    <w:rsid w:val="00383A56"/>
    <w:rsid w:val="0039103B"/>
    <w:rsid w:val="003945EA"/>
    <w:rsid w:val="00395C25"/>
    <w:rsid w:val="003A0148"/>
    <w:rsid w:val="003A1BDE"/>
    <w:rsid w:val="003A4A64"/>
    <w:rsid w:val="003B3B04"/>
    <w:rsid w:val="003B4D6A"/>
    <w:rsid w:val="003B4E6E"/>
    <w:rsid w:val="003B56EA"/>
    <w:rsid w:val="003C0950"/>
    <w:rsid w:val="003C1434"/>
    <w:rsid w:val="003C54D4"/>
    <w:rsid w:val="003D4CE1"/>
    <w:rsid w:val="003E01B6"/>
    <w:rsid w:val="003E1847"/>
    <w:rsid w:val="003E2E0A"/>
    <w:rsid w:val="003F32EE"/>
    <w:rsid w:val="003F6BDD"/>
    <w:rsid w:val="004010D9"/>
    <w:rsid w:val="00402152"/>
    <w:rsid w:val="00410480"/>
    <w:rsid w:val="0041373C"/>
    <w:rsid w:val="00423648"/>
    <w:rsid w:val="00435E39"/>
    <w:rsid w:val="00437B38"/>
    <w:rsid w:val="004441A8"/>
    <w:rsid w:val="004441B7"/>
    <w:rsid w:val="004466FA"/>
    <w:rsid w:val="00450414"/>
    <w:rsid w:val="0045196F"/>
    <w:rsid w:val="00451C80"/>
    <w:rsid w:val="004542C5"/>
    <w:rsid w:val="004647B2"/>
    <w:rsid w:val="00465B43"/>
    <w:rsid w:val="00466C6D"/>
    <w:rsid w:val="004720D9"/>
    <w:rsid w:val="004756DB"/>
    <w:rsid w:val="0047682E"/>
    <w:rsid w:val="00484B9E"/>
    <w:rsid w:val="00494335"/>
    <w:rsid w:val="004944DE"/>
    <w:rsid w:val="004A2927"/>
    <w:rsid w:val="004A436B"/>
    <w:rsid w:val="004A519E"/>
    <w:rsid w:val="004B1431"/>
    <w:rsid w:val="004B32C8"/>
    <w:rsid w:val="004B49CF"/>
    <w:rsid w:val="004B55A0"/>
    <w:rsid w:val="004B7418"/>
    <w:rsid w:val="004C1144"/>
    <w:rsid w:val="004C3327"/>
    <w:rsid w:val="004C3C51"/>
    <w:rsid w:val="004D0E43"/>
    <w:rsid w:val="004D31EE"/>
    <w:rsid w:val="004D5A70"/>
    <w:rsid w:val="004E7F54"/>
    <w:rsid w:val="004F1D2E"/>
    <w:rsid w:val="004F39D0"/>
    <w:rsid w:val="004F6474"/>
    <w:rsid w:val="004F6955"/>
    <w:rsid w:val="004F7421"/>
    <w:rsid w:val="004F7DB5"/>
    <w:rsid w:val="005027C9"/>
    <w:rsid w:val="005130B3"/>
    <w:rsid w:val="00514140"/>
    <w:rsid w:val="00514277"/>
    <w:rsid w:val="005165C1"/>
    <w:rsid w:val="00521E13"/>
    <w:rsid w:val="005412F6"/>
    <w:rsid w:val="00543CC0"/>
    <w:rsid w:val="00550020"/>
    <w:rsid w:val="005513FF"/>
    <w:rsid w:val="00557C42"/>
    <w:rsid w:val="005606A4"/>
    <w:rsid w:val="0056126A"/>
    <w:rsid w:val="005707C2"/>
    <w:rsid w:val="005708EB"/>
    <w:rsid w:val="00573768"/>
    <w:rsid w:val="005738DD"/>
    <w:rsid w:val="00575846"/>
    <w:rsid w:val="00575BD4"/>
    <w:rsid w:val="00577752"/>
    <w:rsid w:val="00582A16"/>
    <w:rsid w:val="005839D3"/>
    <w:rsid w:val="00584BA4"/>
    <w:rsid w:val="00590746"/>
    <w:rsid w:val="00590C2E"/>
    <w:rsid w:val="005933A2"/>
    <w:rsid w:val="00595141"/>
    <w:rsid w:val="00595665"/>
    <w:rsid w:val="005B2B5E"/>
    <w:rsid w:val="005B68C4"/>
    <w:rsid w:val="005C21BE"/>
    <w:rsid w:val="005C79A7"/>
    <w:rsid w:val="005E5DC0"/>
    <w:rsid w:val="005F39E2"/>
    <w:rsid w:val="005F79A4"/>
    <w:rsid w:val="00602201"/>
    <w:rsid w:val="006110D0"/>
    <w:rsid w:val="00613932"/>
    <w:rsid w:val="00615CF9"/>
    <w:rsid w:val="00616582"/>
    <w:rsid w:val="00622302"/>
    <w:rsid w:val="0064357E"/>
    <w:rsid w:val="00645A1D"/>
    <w:rsid w:val="00651A53"/>
    <w:rsid w:val="00654E06"/>
    <w:rsid w:val="00654E74"/>
    <w:rsid w:val="00656AC4"/>
    <w:rsid w:val="00663C4A"/>
    <w:rsid w:val="00667AC5"/>
    <w:rsid w:val="00667B2A"/>
    <w:rsid w:val="00672EEF"/>
    <w:rsid w:val="00680CC0"/>
    <w:rsid w:val="00683D60"/>
    <w:rsid w:val="00684B6A"/>
    <w:rsid w:val="00685CE1"/>
    <w:rsid w:val="00686026"/>
    <w:rsid w:val="00686046"/>
    <w:rsid w:val="006908A9"/>
    <w:rsid w:val="00694EF0"/>
    <w:rsid w:val="00695AAD"/>
    <w:rsid w:val="0069676A"/>
    <w:rsid w:val="006A3A53"/>
    <w:rsid w:val="006B2BE6"/>
    <w:rsid w:val="006C1945"/>
    <w:rsid w:val="006C2ED9"/>
    <w:rsid w:val="006C46C0"/>
    <w:rsid w:val="006C6718"/>
    <w:rsid w:val="006D6123"/>
    <w:rsid w:val="006E099F"/>
    <w:rsid w:val="006E4B7B"/>
    <w:rsid w:val="006E4F08"/>
    <w:rsid w:val="006E5FEE"/>
    <w:rsid w:val="006F1436"/>
    <w:rsid w:val="006F702C"/>
    <w:rsid w:val="00700561"/>
    <w:rsid w:val="00705E55"/>
    <w:rsid w:val="007133E8"/>
    <w:rsid w:val="00715FF0"/>
    <w:rsid w:val="00720FAF"/>
    <w:rsid w:val="00721107"/>
    <w:rsid w:val="00726354"/>
    <w:rsid w:val="00732A06"/>
    <w:rsid w:val="007360E4"/>
    <w:rsid w:val="00740DCA"/>
    <w:rsid w:val="00742465"/>
    <w:rsid w:val="007437B7"/>
    <w:rsid w:val="00751D64"/>
    <w:rsid w:val="00757D43"/>
    <w:rsid w:val="00762A1B"/>
    <w:rsid w:val="007706A4"/>
    <w:rsid w:val="007710F5"/>
    <w:rsid w:val="00780727"/>
    <w:rsid w:val="00782740"/>
    <w:rsid w:val="007837D2"/>
    <w:rsid w:val="007A19D9"/>
    <w:rsid w:val="007A49C0"/>
    <w:rsid w:val="007A50BA"/>
    <w:rsid w:val="007A5C52"/>
    <w:rsid w:val="007A7EA5"/>
    <w:rsid w:val="007B2B81"/>
    <w:rsid w:val="007B6F5F"/>
    <w:rsid w:val="007C1379"/>
    <w:rsid w:val="007C14AC"/>
    <w:rsid w:val="007C6B5E"/>
    <w:rsid w:val="007C7977"/>
    <w:rsid w:val="007C7988"/>
    <w:rsid w:val="007D1A48"/>
    <w:rsid w:val="007D3FBA"/>
    <w:rsid w:val="007D52AE"/>
    <w:rsid w:val="007E3E49"/>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203DD"/>
    <w:rsid w:val="008317C6"/>
    <w:rsid w:val="008356B6"/>
    <w:rsid w:val="0084680F"/>
    <w:rsid w:val="00853714"/>
    <w:rsid w:val="0085660A"/>
    <w:rsid w:val="00857945"/>
    <w:rsid w:val="00862F65"/>
    <w:rsid w:val="00867254"/>
    <w:rsid w:val="0087068F"/>
    <w:rsid w:val="0087553C"/>
    <w:rsid w:val="008775EC"/>
    <w:rsid w:val="008846D7"/>
    <w:rsid w:val="00884F43"/>
    <w:rsid w:val="00892324"/>
    <w:rsid w:val="0089300D"/>
    <w:rsid w:val="008A0832"/>
    <w:rsid w:val="008A45D6"/>
    <w:rsid w:val="008A497C"/>
    <w:rsid w:val="008B351C"/>
    <w:rsid w:val="008B3D51"/>
    <w:rsid w:val="008B54BA"/>
    <w:rsid w:val="008C4A17"/>
    <w:rsid w:val="008C5606"/>
    <w:rsid w:val="008C6356"/>
    <w:rsid w:val="008C6FF7"/>
    <w:rsid w:val="008C760F"/>
    <w:rsid w:val="008E0921"/>
    <w:rsid w:val="008E0A23"/>
    <w:rsid w:val="008E4A56"/>
    <w:rsid w:val="008E7729"/>
    <w:rsid w:val="008F0A74"/>
    <w:rsid w:val="008F1DAD"/>
    <w:rsid w:val="008F4AC6"/>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9D8"/>
    <w:rsid w:val="00963D03"/>
    <w:rsid w:val="00963D30"/>
    <w:rsid w:val="00965503"/>
    <w:rsid w:val="009742AB"/>
    <w:rsid w:val="00974F42"/>
    <w:rsid w:val="009767EF"/>
    <w:rsid w:val="009778C2"/>
    <w:rsid w:val="00977D5C"/>
    <w:rsid w:val="00980E30"/>
    <w:rsid w:val="009821E3"/>
    <w:rsid w:val="0098290C"/>
    <w:rsid w:val="0098447B"/>
    <w:rsid w:val="00986500"/>
    <w:rsid w:val="00986E6A"/>
    <w:rsid w:val="00995B3F"/>
    <w:rsid w:val="00996947"/>
    <w:rsid w:val="009A03B5"/>
    <w:rsid w:val="009A49C4"/>
    <w:rsid w:val="009A52B7"/>
    <w:rsid w:val="009A61CD"/>
    <w:rsid w:val="009B7A02"/>
    <w:rsid w:val="009C2F9C"/>
    <w:rsid w:val="009C63BE"/>
    <w:rsid w:val="009C68DA"/>
    <w:rsid w:val="009D066E"/>
    <w:rsid w:val="009D093A"/>
    <w:rsid w:val="009E3609"/>
    <w:rsid w:val="009E4B0F"/>
    <w:rsid w:val="009E4DBA"/>
    <w:rsid w:val="009F1C37"/>
    <w:rsid w:val="009F3CE7"/>
    <w:rsid w:val="009F5BED"/>
    <w:rsid w:val="009F5F0E"/>
    <w:rsid w:val="00A02682"/>
    <w:rsid w:val="00A02816"/>
    <w:rsid w:val="00A02CCD"/>
    <w:rsid w:val="00A06A8B"/>
    <w:rsid w:val="00A13434"/>
    <w:rsid w:val="00A143E6"/>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803"/>
    <w:rsid w:val="00A47A6F"/>
    <w:rsid w:val="00A55DBE"/>
    <w:rsid w:val="00A619F4"/>
    <w:rsid w:val="00A623FF"/>
    <w:rsid w:val="00A67458"/>
    <w:rsid w:val="00A678F6"/>
    <w:rsid w:val="00A76CE3"/>
    <w:rsid w:val="00A77220"/>
    <w:rsid w:val="00A7785E"/>
    <w:rsid w:val="00A94D42"/>
    <w:rsid w:val="00A951A2"/>
    <w:rsid w:val="00A95360"/>
    <w:rsid w:val="00AA3B21"/>
    <w:rsid w:val="00AA7054"/>
    <w:rsid w:val="00AB5090"/>
    <w:rsid w:val="00AC4C35"/>
    <w:rsid w:val="00AC552A"/>
    <w:rsid w:val="00AE3626"/>
    <w:rsid w:val="00AE61F4"/>
    <w:rsid w:val="00AE658C"/>
    <w:rsid w:val="00AF06B6"/>
    <w:rsid w:val="00AF129A"/>
    <w:rsid w:val="00AF205C"/>
    <w:rsid w:val="00AF423D"/>
    <w:rsid w:val="00B013CD"/>
    <w:rsid w:val="00B033CD"/>
    <w:rsid w:val="00B0450E"/>
    <w:rsid w:val="00B07520"/>
    <w:rsid w:val="00B1376A"/>
    <w:rsid w:val="00B13C6C"/>
    <w:rsid w:val="00B32402"/>
    <w:rsid w:val="00B40898"/>
    <w:rsid w:val="00B41BC8"/>
    <w:rsid w:val="00B41D04"/>
    <w:rsid w:val="00B4381A"/>
    <w:rsid w:val="00B43E06"/>
    <w:rsid w:val="00B44937"/>
    <w:rsid w:val="00B54AC4"/>
    <w:rsid w:val="00B555E3"/>
    <w:rsid w:val="00B725E5"/>
    <w:rsid w:val="00B759DD"/>
    <w:rsid w:val="00B8405E"/>
    <w:rsid w:val="00B84D5B"/>
    <w:rsid w:val="00B86B81"/>
    <w:rsid w:val="00B87592"/>
    <w:rsid w:val="00B92689"/>
    <w:rsid w:val="00BA1057"/>
    <w:rsid w:val="00BA3FF8"/>
    <w:rsid w:val="00BA4BCB"/>
    <w:rsid w:val="00BB4253"/>
    <w:rsid w:val="00BB642E"/>
    <w:rsid w:val="00BC11F3"/>
    <w:rsid w:val="00BD10FC"/>
    <w:rsid w:val="00BE01EB"/>
    <w:rsid w:val="00BE57D1"/>
    <w:rsid w:val="00BE69F1"/>
    <w:rsid w:val="00BE6F5A"/>
    <w:rsid w:val="00BF4B12"/>
    <w:rsid w:val="00BF5669"/>
    <w:rsid w:val="00BF56F8"/>
    <w:rsid w:val="00C05EAA"/>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51491"/>
    <w:rsid w:val="00C51FFD"/>
    <w:rsid w:val="00C61B3A"/>
    <w:rsid w:val="00C6247E"/>
    <w:rsid w:val="00C67343"/>
    <w:rsid w:val="00C7382C"/>
    <w:rsid w:val="00C775E8"/>
    <w:rsid w:val="00C77FC6"/>
    <w:rsid w:val="00C83B37"/>
    <w:rsid w:val="00C846DD"/>
    <w:rsid w:val="00CA3D1F"/>
    <w:rsid w:val="00CA45B6"/>
    <w:rsid w:val="00CA5461"/>
    <w:rsid w:val="00CB002E"/>
    <w:rsid w:val="00CB22AF"/>
    <w:rsid w:val="00CB5209"/>
    <w:rsid w:val="00CB6959"/>
    <w:rsid w:val="00CB778D"/>
    <w:rsid w:val="00CC07B9"/>
    <w:rsid w:val="00CC1992"/>
    <w:rsid w:val="00CC3DBF"/>
    <w:rsid w:val="00CC7412"/>
    <w:rsid w:val="00CD2BFD"/>
    <w:rsid w:val="00CD337D"/>
    <w:rsid w:val="00CD37B8"/>
    <w:rsid w:val="00CE102F"/>
    <w:rsid w:val="00CE11FD"/>
    <w:rsid w:val="00CF206D"/>
    <w:rsid w:val="00CF2561"/>
    <w:rsid w:val="00CF3B0A"/>
    <w:rsid w:val="00D003A4"/>
    <w:rsid w:val="00D0058D"/>
    <w:rsid w:val="00D00E2C"/>
    <w:rsid w:val="00D01C65"/>
    <w:rsid w:val="00D020F8"/>
    <w:rsid w:val="00D05FF6"/>
    <w:rsid w:val="00D10556"/>
    <w:rsid w:val="00D16988"/>
    <w:rsid w:val="00D231C9"/>
    <w:rsid w:val="00D23608"/>
    <w:rsid w:val="00D25BE3"/>
    <w:rsid w:val="00D25C58"/>
    <w:rsid w:val="00D27FB9"/>
    <w:rsid w:val="00D319E3"/>
    <w:rsid w:val="00D369C1"/>
    <w:rsid w:val="00D3774F"/>
    <w:rsid w:val="00D41101"/>
    <w:rsid w:val="00D515D8"/>
    <w:rsid w:val="00D55A47"/>
    <w:rsid w:val="00D57299"/>
    <w:rsid w:val="00D642F9"/>
    <w:rsid w:val="00D64478"/>
    <w:rsid w:val="00D6561F"/>
    <w:rsid w:val="00D73817"/>
    <w:rsid w:val="00D8257C"/>
    <w:rsid w:val="00D86633"/>
    <w:rsid w:val="00D872AD"/>
    <w:rsid w:val="00D90417"/>
    <w:rsid w:val="00D95D57"/>
    <w:rsid w:val="00DB1DF4"/>
    <w:rsid w:val="00DB364F"/>
    <w:rsid w:val="00DB47EE"/>
    <w:rsid w:val="00DB7D12"/>
    <w:rsid w:val="00DB7DC1"/>
    <w:rsid w:val="00DC267C"/>
    <w:rsid w:val="00DC3286"/>
    <w:rsid w:val="00DE16D8"/>
    <w:rsid w:val="00DE5CAC"/>
    <w:rsid w:val="00DE654A"/>
    <w:rsid w:val="00DE7C55"/>
    <w:rsid w:val="00DF1BEB"/>
    <w:rsid w:val="00DF42C5"/>
    <w:rsid w:val="00DF6BFD"/>
    <w:rsid w:val="00DF6C59"/>
    <w:rsid w:val="00E00308"/>
    <w:rsid w:val="00E01038"/>
    <w:rsid w:val="00E045D8"/>
    <w:rsid w:val="00E072B5"/>
    <w:rsid w:val="00E101B0"/>
    <w:rsid w:val="00E11CCE"/>
    <w:rsid w:val="00E15769"/>
    <w:rsid w:val="00E1587E"/>
    <w:rsid w:val="00E20F3F"/>
    <w:rsid w:val="00E269AF"/>
    <w:rsid w:val="00E27E2E"/>
    <w:rsid w:val="00E301AF"/>
    <w:rsid w:val="00E3118D"/>
    <w:rsid w:val="00E31208"/>
    <w:rsid w:val="00E31C0E"/>
    <w:rsid w:val="00E36E29"/>
    <w:rsid w:val="00E46B59"/>
    <w:rsid w:val="00E50A3B"/>
    <w:rsid w:val="00E50A89"/>
    <w:rsid w:val="00E513D6"/>
    <w:rsid w:val="00E51637"/>
    <w:rsid w:val="00E5356B"/>
    <w:rsid w:val="00E56078"/>
    <w:rsid w:val="00E65476"/>
    <w:rsid w:val="00E659F4"/>
    <w:rsid w:val="00E80CB1"/>
    <w:rsid w:val="00E862E5"/>
    <w:rsid w:val="00E868A9"/>
    <w:rsid w:val="00E91300"/>
    <w:rsid w:val="00E96C71"/>
    <w:rsid w:val="00EA2311"/>
    <w:rsid w:val="00EA7516"/>
    <w:rsid w:val="00EB379F"/>
    <w:rsid w:val="00EB56D8"/>
    <w:rsid w:val="00EC1F7B"/>
    <w:rsid w:val="00ED203D"/>
    <w:rsid w:val="00ED2D89"/>
    <w:rsid w:val="00ED321A"/>
    <w:rsid w:val="00EE0361"/>
    <w:rsid w:val="00EE2E8C"/>
    <w:rsid w:val="00EE444B"/>
    <w:rsid w:val="00EE4907"/>
    <w:rsid w:val="00EF165F"/>
    <w:rsid w:val="00EF19E7"/>
    <w:rsid w:val="00EF1B95"/>
    <w:rsid w:val="00EF2AC7"/>
    <w:rsid w:val="00EF3DF5"/>
    <w:rsid w:val="00EF70D2"/>
    <w:rsid w:val="00EF7CD1"/>
    <w:rsid w:val="00F10155"/>
    <w:rsid w:val="00F10313"/>
    <w:rsid w:val="00F11302"/>
    <w:rsid w:val="00F12BEE"/>
    <w:rsid w:val="00F14B5D"/>
    <w:rsid w:val="00F14C7D"/>
    <w:rsid w:val="00F15F88"/>
    <w:rsid w:val="00F21129"/>
    <w:rsid w:val="00F25FB3"/>
    <w:rsid w:val="00F32D89"/>
    <w:rsid w:val="00F37257"/>
    <w:rsid w:val="00F4446B"/>
    <w:rsid w:val="00F4542B"/>
    <w:rsid w:val="00F518FF"/>
    <w:rsid w:val="00F5534A"/>
    <w:rsid w:val="00F600CE"/>
    <w:rsid w:val="00F60B79"/>
    <w:rsid w:val="00F63A1F"/>
    <w:rsid w:val="00F64C11"/>
    <w:rsid w:val="00F64EE8"/>
    <w:rsid w:val="00F66D9C"/>
    <w:rsid w:val="00F701A6"/>
    <w:rsid w:val="00F70A02"/>
    <w:rsid w:val="00F74A96"/>
    <w:rsid w:val="00F828DB"/>
    <w:rsid w:val="00F85ACF"/>
    <w:rsid w:val="00F85CC3"/>
    <w:rsid w:val="00F87749"/>
    <w:rsid w:val="00F93A7E"/>
    <w:rsid w:val="00F964BC"/>
    <w:rsid w:val="00FA1B11"/>
    <w:rsid w:val="00FA26B4"/>
    <w:rsid w:val="00FA56B3"/>
    <w:rsid w:val="00FB08CE"/>
    <w:rsid w:val="00FC0584"/>
    <w:rsid w:val="00FC392D"/>
    <w:rsid w:val="00FD40CE"/>
    <w:rsid w:val="00FD5BFB"/>
    <w:rsid w:val="00FE1D89"/>
    <w:rsid w:val="00FE699F"/>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4</TotalTime>
  <Pages>26</Pages>
  <Words>16197</Words>
  <Characters>92325</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90</cp:revision>
  <dcterms:created xsi:type="dcterms:W3CDTF">2019-02-28T03:40:00Z</dcterms:created>
  <dcterms:modified xsi:type="dcterms:W3CDTF">2019-03-02T03:06:00Z</dcterms:modified>
</cp:coreProperties>
</file>